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3A9814A" w14:textId="28930EAD" w:rsidR="00D50E2F" w:rsidRDefault="00D50E2F" w:rsidP="006B4ACE">
      <w:pPr>
        <w:spacing w:line="240" w:lineRule="auto"/>
        <w:rPr>
          <w:rFonts w:eastAsia="等线" w:cs="Times New Roman"/>
          <w:color w:val="000000"/>
          <w:kern w:val="0"/>
          <w:sz w:val="20"/>
          <w:szCs w:val="21"/>
        </w:rPr>
      </w:pPr>
      <w:r w:rsidRPr="00D50E2F">
        <w:rPr>
          <w:rFonts w:eastAsia="等线" w:cs="Times New Roman"/>
          <w:b/>
          <w:color w:val="000000"/>
          <w:kern w:val="0"/>
          <w:sz w:val="20"/>
          <w:szCs w:val="21"/>
        </w:rPr>
        <w:t>Table</w:t>
      </w:r>
      <w:r>
        <w:rPr>
          <w:rFonts w:eastAsia="等线" w:cs="Times New Roman"/>
          <w:color w:val="000000"/>
          <w:kern w:val="0"/>
          <w:sz w:val="20"/>
          <w:szCs w:val="21"/>
        </w:rPr>
        <w:t xml:space="preserve"> Dolomite </w:t>
      </w:r>
      <w:r w:rsidRPr="00D50E2F">
        <w:rPr>
          <w:rFonts w:eastAsia="等线" w:cs="Times New Roman"/>
          <w:color w:val="000000"/>
          <w:kern w:val="0"/>
          <w:sz w:val="20"/>
          <w:szCs w:val="21"/>
        </w:rPr>
        <w:t>δ</w:t>
      </w:r>
      <w:r w:rsidRPr="00D50E2F">
        <w:rPr>
          <w:rFonts w:eastAsia="等线" w:cs="Times New Roman"/>
          <w:color w:val="000000"/>
          <w:kern w:val="0"/>
          <w:sz w:val="20"/>
          <w:szCs w:val="21"/>
          <w:vertAlign w:val="superscript"/>
        </w:rPr>
        <w:t>26</w:t>
      </w:r>
      <w:r>
        <w:rPr>
          <w:rFonts w:eastAsia="等线" w:cs="Times New Roman"/>
          <w:color w:val="000000"/>
          <w:kern w:val="0"/>
          <w:sz w:val="20"/>
          <w:szCs w:val="21"/>
        </w:rPr>
        <w:t>Mg data.</w:t>
      </w:r>
      <w:bookmarkStart w:id="0" w:name="_GoBack"/>
      <w:bookmarkEnd w:id="0"/>
    </w:p>
    <w:tbl>
      <w:tblPr>
        <w:tblStyle w:val="ae"/>
        <w:tblW w:w="0" w:type="auto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22"/>
        <w:gridCol w:w="2126"/>
        <w:gridCol w:w="2268"/>
        <w:gridCol w:w="1134"/>
        <w:gridCol w:w="646"/>
      </w:tblGrid>
      <w:tr w:rsidR="00233216" w:rsidRPr="00264DA3" w14:paraId="53DECB22" w14:textId="77777777" w:rsidTr="00553166">
        <w:trPr>
          <w:trHeight w:val="336"/>
          <w:tblHeader/>
        </w:trPr>
        <w:tc>
          <w:tcPr>
            <w:tcW w:w="2122" w:type="dxa"/>
            <w:vAlign w:val="center"/>
            <w:hideMark/>
          </w:tcPr>
          <w:p w14:paraId="1479D84F" w14:textId="2AA7552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Time</w:t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  <w:vertAlign w:val="superscript"/>
              </w:rPr>
              <w:t>*</w:t>
            </w:r>
          </w:p>
        </w:tc>
        <w:tc>
          <w:tcPr>
            <w:tcW w:w="2126" w:type="dxa"/>
            <w:vAlign w:val="center"/>
            <w:hideMark/>
          </w:tcPr>
          <w:p w14:paraId="216C04BA" w14:textId="0A599B4B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Formation(s)/Group(s)</w:t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  <w:vertAlign w:val="superscript"/>
              </w:rPr>
              <w:t>*</w:t>
            </w:r>
          </w:p>
        </w:tc>
        <w:tc>
          <w:tcPr>
            <w:tcW w:w="2268" w:type="dxa"/>
            <w:vAlign w:val="center"/>
            <w:hideMark/>
          </w:tcPr>
          <w:p w14:paraId="47FE059F" w14:textId="583F2ACB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Area</w:t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  <w:vertAlign w:val="superscript"/>
              </w:rPr>
              <w:t>*</w:t>
            </w:r>
          </w:p>
        </w:tc>
        <w:tc>
          <w:tcPr>
            <w:tcW w:w="1134" w:type="dxa"/>
            <w:vAlign w:val="center"/>
            <w:hideMark/>
          </w:tcPr>
          <w:p w14:paraId="772A8B7C" w14:textId="2AB4795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Samples</w:t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  <w:vertAlign w:val="superscript"/>
              </w:rPr>
              <w:t>*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  <w:vertAlign w:val="superscript"/>
              </w:rPr>
              <w:t>*</w:t>
            </w:r>
          </w:p>
        </w:tc>
        <w:tc>
          <w:tcPr>
            <w:tcW w:w="646" w:type="dxa"/>
            <w:vAlign w:val="center"/>
            <w:hideMark/>
          </w:tcPr>
          <w:p w14:paraId="36361560" w14:textId="4DBB91FB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Ref</w:t>
            </w:r>
          </w:p>
        </w:tc>
      </w:tr>
      <w:tr w:rsidR="00233216" w:rsidRPr="00264DA3" w14:paraId="38B438D0" w14:textId="77777777" w:rsidTr="00233216">
        <w:trPr>
          <w:trHeight w:val="276"/>
        </w:trPr>
        <w:tc>
          <w:tcPr>
            <w:tcW w:w="2122" w:type="dxa"/>
            <w:vAlign w:val="center"/>
            <w:hideMark/>
          </w:tcPr>
          <w:p w14:paraId="2523A73A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Middle Cambrian</w:t>
            </w:r>
          </w:p>
        </w:tc>
        <w:tc>
          <w:tcPr>
            <w:tcW w:w="2126" w:type="dxa"/>
            <w:vAlign w:val="center"/>
            <w:hideMark/>
          </w:tcPr>
          <w:p w14:paraId="63D327AC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Xuzhuang</w:t>
            </w:r>
            <w:proofErr w:type="spellEnd"/>
          </w:p>
        </w:tc>
        <w:tc>
          <w:tcPr>
            <w:tcW w:w="2268" w:type="dxa"/>
            <w:vAlign w:val="center"/>
            <w:hideMark/>
          </w:tcPr>
          <w:p w14:paraId="36A5D5E4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orth China</w:t>
            </w:r>
          </w:p>
        </w:tc>
        <w:tc>
          <w:tcPr>
            <w:tcW w:w="1134" w:type="dxa"/>
            <w:vAlign w:val="center"/>
            <w:hideMark/>
          </w:tcPr>
          <w:p w14:paraId="130B4E98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=19</w:t>
            </w:r>
          </w:p>
        </w:tc>
        <w:tc>
          <w:tcPr>
            <w:tcW w:w="646" w:type="dxa"/>
            <w:vAlign w:val="center"/>
            <w:hideMark/>
          </w:tcPr>
          <w:p w14:paraId="33D2CAA0" w14:textId="201D1AF1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begin"/>
            </w:r>
            <w:r w:rsidR="00BF56AF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instrText xml:space="preserve"> ADDIN EN.CITE &lt;EndNote&gt;&lt;Cite&gt;&lt;Author&gt;Peng&lt;/Author&gt;&lt;Year&gt;2016&lt;/Year&gt;&lt;RecNum&gt;938&lt;/RecNum&gt;&lt;DisplayText&gt;&lt;style face="superscript"&gt;1&lt;/style&gt;&lt;/DisplayText&gt;&lt;record&gt;&lt;rec-number&gt;938&lt;/rec-number&gt;&lt;foreign-keys&gt;&lt;key app="EN" db-id="rd2ra0zz6sftfjepreux9ex2v0x9vrspserw" timestamp="1618727506" guid="c2055f99-a1cf-4571-8b92-15144551e7cd"&gt;938&lt;/key&gt;&lt;/foreign-keys&gt;&lt;ref-type name="Journal Article"&gt;17&lt;/ref-type&gt;&lt;contributors&gt;&lt;authors&gt;&lt;author&gt;Peng, Yang&lt;/author&gt;&lt;author&gt;Shen, Bing&lt;/author&gt;&lt;author&gt;Lang, Xian-Guo&lt;/author&gt;&lt;author&gt;Huang, Kang-Jun&lt;/author&gt;&lt;author&gt;Chen, Ji-Tao&lt;/author&gt;&lt;author&gt;Yan, Zhen&lt;/author&gt;&lt;author&gt;Tang, Wen-bo&lt;/author&gt;&lt;author&gt;Ke, Shan&lt;/author&gt;&lt;author&gt;Ma, Hao-Ran&lt;/author&gt;&lt;author&gt;Li, Fang-Bing&lt;/author&gt;&lt;/authors&gt;&lt;/contributors&gt;&lt;titles&gt;&lt;title&gt;Constraining dolomitization by Mg isotopes: A case study from partially dolomitized limestones of the middle Cambrian Xuzhuang Formation, North China&lt;/title&gt;&lt;secondary-title&gt;Geochemistry, Geophysics, Geosystems&lt;/secondary-title&gt;&lt;/titles&gt;&lt;periodical&gt;&lt;full-title&gt;Geochemistry, Geophysics, Geosystems&lt;/full-title&gt;&lt;/periodical&gt;&lt;pages&gt;1109-1129&lt;/pages&gt;&lt;volume&gt;17&lt;/volume&gt;&lt;number&gt;3&lt;/number&gt;&lt;section&gt;1109&lt;/section&gt;&lt;dates&gt;&lt;year&gt;2016&lt;/year&gt;&lt;/dates&gt;&lt;isbn&gt;15252027&lt;/isbn&gt;&lt;urls&gt;&lt;/urls&gt;&lt;electronic-resource-num&gt;10.1002/2015gc006057&lt;/electronic-resource-num&gt;&lt;research-notes&gt;dolomitization&amp;#xD;Mg isotopes&amp;#xD;Cambrian&amp;#xD;C isotopes&amp;#xD;O isotopes&lt;/research-notes&gt;&lt;/record&gt;&lt;/Cite&gt;&lt;/EndNote&gt;</w:instrTex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separate"/>
            </w:r>
            <w:r w:rsidR="00BF56AF" w:rsidRPr="00BF56AF">
              <w:rPr>
                <w:rFonts w:eastAsia="等线" w:cs="Times New Roman"/>
                <w:noProof/>
                <w:color w:val="000000"/>
                <w:kern w:val="0"/>
                <w:sz w:val="20"/>
                <w:szCs w:val="21"/>
                <w:vertAlign w:val="superscript"/>
              </w:rPr>
              <w:t>1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end"/>
            </w:r>
          </w:p>
        </w:tc>
      </w:tr>
      <w:tr w:rsidR="00233216" w:rsidRPr="00264DA3" w14:paraId="46F8D370" w14:textId="77777777" w:rsidTr="00233216">
        <w:trPr>
          <w:trHeight w:val="276"/>
        </w:trPr>
        <w:tc>
          <w:tcPr>
            <w:tcW w:w="2122" w:type="dxa"/>
            <w:vAlign w:val="center"/>
            <w:hideMark/>
          </w:tcPr>
          <w:p w14:paraId="74F4517C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Cambrian</w:t>
            </w:r>
          </w:p>
        </w:tc>
        <w:tc>
          <w:tcPr>
            <w:tcW w:w="2126" w:type="dxa"/>
            <w:vAlign w:val="center"/>
            <w:hideMark/>
          </w:tcPr>
          <w:p w14:paraId="5BE6FEA7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Jutana</w:t>
            </w:r>
            <w:proofErr w:type="spellEnd"/>
          </w:p>
        </w:tc>
        <w:tc>
          <w:tcPr>
            <w:tcW w:w="2268" w:type="dxa"/>
            <w:vAlign w:val="center"/>
            <w:hideMark/>
          </w:tcPr>
          <w:p w14:paraId="47C42934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Pakistan</w:t>
            </w:r>
          </w:p>
        </w:tc>
        <w:tc>
          <w:tcPr>
            <w:tcW w:w="1134" w:type="dxa"/>
            <w:vAlign w:val="center"/>
            <w:hideMark/>
          </w:tcPr>
          <w:p w14:paraId="4B6D963E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=4</w:t>
            </w:r>
          </w:p>
        </w:tc>
        <w:tc>
          <w:tcPr>
            <w:tcW w:w="646" w:type="dxa"/>
            <w:vAlign w:val="center"/>
            <w:hideMark/>
          </w:tcPr>
          <w:p w14:paraId="4629A702" w14:textId="2069E6F5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begin"/>
            </w:r>
            <w:r w:rsidR="00BF56AF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instrText xml:space="preserve"> ADDIN EN.CITE &lt;EndNote&gt;&lt;Cite&gt;&lt;Author&gt;Khan&lt;/Author&gt;&lt;Year&gt;2019&lt;/Year&gt;&lt;RecNum&gt;950&lt;/RecNum&gt;&lt;DisplayText&gt;&lt;style face="superscript"&gt;2&lt;/style&gt;&lt;/DisplayText&gt;&lt;record&gt;&lt;rec-number&gt;950&lt;/rec-number&gt;&lt;foreign-keys&gt;&lt;key app="EN" db-id="rd2ra0zz6sftfjepreux9ex2v0x9vrspserw" timestamp="1618892238" guid="868fe2c7-5b6a-44ae-8684-dba4fde8b924"&gt;950&lt;/key&gt;&lt;/foreign-keys&gt;&lt;ref-type name="Journal Article"&gt;17&lt;/ref-type&gt;&lt;contributors&gt;&lt;authors&gt;&lt;author&gt;Khan, S.&lt;/author&gt;&lt;author&gt;Shah, M.&lt;/author&gt;&lt;/authors&gt;&lt;/contributors&gt;&lt;titles&gt;&lt;title&gt;Multiphase dolomitization in the Jutana Formation (Cambrian), Salt Range (Pakistan): Evidences from field observations, microscopic studies and isotopic analysis&lt;/title&gt;&lt;secondary-title&gt;Geologica Acta&lt;/secondary-title&gt;&lt;/titles&gt;&lt;periodical&gt;&lt;full-title&gt;Geologica acta&lt;/full-title&gt;&lt;/periodical&gt;&lt;pages&gt;1-18&lt;/pages&gt;&lt;volume&gt;17&lt;/volume&gt;&lt;number&gt;2&lt;/number&gt;&lt;dates&gt;&lt;year&gt;2019&lt;/year&gt;&lt;/dates&gt;&lt;urls&gt;&lt;/urls&gt;&lt;electronic-resource-num&gt;10.1344/GeologicaActa2019.17.2&lt;/electronic-resource-num&gt;&lt;research-notes&gt;Mg isotopes&amp;#xD;dolomite&amp;#xD;Cambrian&amp;#xD;C isotopes&amp;#xD;diagenesis&lt;/research-notes&gt;&lt;/record&gt;&lt;/Cite&gt;&lt;/EndNote&gt;</w:instrTex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separate"/>
            </w:r>
            <w:r w:rsidR="00BF56AF" w:rsidRPr="00BF56AF">
              <w:rPr>
                <w:rFonts w:eastAsia="等线" w:cs="Times New Roman"/>
                <w:noProof/>
                <w:color w:val="000000"/>
                <w:kern w:val="0"/>
                <w:sz w:val="20"/>
                <w:szCs w:val="21"/>
                <w:vertAlign w:val="superscript"/>
              </w:rPr>
              <w:t>2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end"/>
            </w:r>
          </w:p>
        </w:tc>
      </w:tr>
      <w:tr w:rsidR="00233216" w:rsidRPr="00264DA3" w14:paraId="35C11345" w14:textId="77777777" w:rsidTr="00233216">
        <w:trPr>
          <w:trHeight w:val="276"/>
        </w:trPr>
        <w:tc>
          <w:tcPr>
            <w:tcW w:w="2122" w:type="dxa"/>
            <w:vAlign w:val="center"/>
            <w:hideMark/>
          </w:tcPr>
          <w:p w14:paraId="52D4561D" w14:textId="5860C7BA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Edicaran</w:t>
            </w:r>
            <w:proofErr w:type="spellEnd"/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 xml:space="preserve"> to </w:t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Cambrian</w:t>
            </w:r>
          </w:p>
        </w:tc>
        <w:tc>
          <w:tcPr>
            <w:tcW w:w="2126" w:type="dxa"/>
            <w:vAlign w:val="center"/>
            <w:hideMark/>
          </w:tcPr>
          <w:p w14:paraId="36F87BFD" w14:textId="472407F8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Aksai Chert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Lower Phosphorite</w:t>
            </w:r>
          </w:p>
        </w:tc>
        <w:tc>
          <w:tcPr>
            <w:tcW w:w="2268" w:type="dxa"/>
            <w:vAlign w:val="center"/>
            <w:hideMark/>
          </w:tcPr>
          <w:p w14:paraId="75B97080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Kazakhstan</w:t>
            </w:r>
          </w:p>
        </w:tc>
        <w:tc>
          <w:tcPr>
            <w:tcW w:w="1134" w:type="dxa"/>
            <w:vAlign w:val="center"/>
            <w:hideMark/>
          </w:tcPr>
          <w:p w14:paraId="661DC54D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=13</w:t>
            </w:r>
          </w:p>
        </w:tc>
        <w:tc>
          <w:tcPr>
            <w:tcW w:w="646" w:type="dxa"/>
            <w:vAlign w:val="center"/>
            <w:hideMark/>
          </w:tcPr>
          <w:p w14:paraId="1F26FCE8" w14:textId="61E42AA6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begin"/>
            </w:r>
            <w:r w:rsidR="00BF56AF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instrText xml:space="preserve"> ADDIN EN.CITE &lt;EndNote&gt;&lt;Cite&gt;&lt;Author&gt;Stammeier&lt;/Author&gt;&lt;Year&gt;2020&lt;/Year&gt;&lt;RecNum&gt;918&lt;/RecNum&gt;&lt;DisplayText&gt;&lt;style face="superscript"&gt;3&lt;/style&gt;&lt;/DisplayText&gt;&lt;record&gt;&lt;rec-number&gt;918&lt;/rec-number&gt;&lt;foreign-keys&gt;&lt;key app="EN" db-id="rd2ra0zz6sftfjepreux9ex2v0x9vrspserw" timestamp="1618487430" guid="30a497f1-f4fe-494d-b40f-11d3449ea90f"&gt;918&lt;/key&gt;&lt;/foreign-keys&gt;&lt;ref-type name="Journal Article"&gt;17&lt;/ref-type&gt;&lt;contributors&gt;&lt;authors&gt;&lt;author&gt;Stammeier, Jessica A.&lt;/author&gt;&lt;author&gt;Hippler, Dorothee&lt;/author&gt;&lt;author&gt;Nebel, Oliver&lt;/author&gt;&lt;author&gt;Dietzel, Martin&lt;/author&gt;&lt;/authors&gt;&lt;/contributors&gt;&lt;titles&gt;&lt;title&gt;Magnesium isotope evidence for enhanced crustal reworking in lowermost Cambrian sedimentary rocks (Kazakhstan)&lt;/title&gt;&lt;secondary-title&gt;Palaeogeography, Palaeoclimatology, Palaeoecology&lt;/secondary-title&gt;&lt;/titles&gt;&lt;periodical&gt;&lt;full-title&gt;Palaeogeography, Palaeoclimatology, Palaeoecology&lt;/full-title&gt;&lt;/periodical&gt;&lt;pages&gt;109452&lt;/pages&gt;&lt;volume&gt;538&lt;/volume&gt;&lt;section&gt;109452&lt;/section&gt;&lt;dates&gt;&lt;year&gt;2020&lt;/year&gt;&lt;/dates&gt;&lt;isbn&gt;00310182&lt;/isbn&gt;&lt;urls&gt;&lt;/urls&gt;&lt;electronic-resource-num&gt;10.1016/j.palaeo.2019.109452&lt;/electronic-resource-num&gt;&lt;research-notes&gt;Mg isotopes&lt;/research-notes&gt;&lt;/record&gt;&lt;/Cite&gt;&lt;/EndNote&gt;</w:instrTex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separate"/>
            </w:r>
            <w:r w:rsidR="00BF56AF" w:rsidRPr="00BF56AF">
              <w:rPr>
                <w:rFonts w:eastAsia="等线" w:cs="Times New Roman"/>
                <w:noProof/>
                <w:color w:val="000000"/>
                <w:kern w:val="0"/>
                <w:sz w:val="20"/>
                <w:szCs w:val="21"/>
                <w:vertAlign w:val="superscript"/>
              </w:rPr>
              <w:t>3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end"/>
            </w:r>
          </w:p>
        </w:tc>
      </w:tr>
      <w:tr w:rsidR="00233216" w:rsidRPr="00264DA3" w14:paraId="504B662A" w14:textId="77777777" w:rsidTr="00233216">
        <w:trPr>
          <w:trHeight w:val="276"/>
        </w:trPr>
        <w:tc>
          <w:tcPr>
            <w:tcW w:w="2122" w:type="dxa"/>
            <w:vAlign w:val="center"/>
            <w:hideMark/>
          </w:tcPr>
          <w:p w14:paraId="4B0D0061" w14:textId="28BFAE84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Edicaran</w:t>
            </w:r>
            <w:proofErr w:type="spellEnd"/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 xml:space="preserve"> to </w:t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Cambrian</w:t>
            </w:r>
          </w:p>
        </w:tc>
        <w:tc>
          <w:tcPr>
            <w:tcW w:w="2126" w:type="dxa"/>
            <w:vAlign w:val="center"/>
            <w:hideMark/>
          </w:tcPr>
          <w:p w14:paraId="4CD45990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-</w:t>
            </w:r>
          </w:p>
        </w:tc>
        <w:tc>
          <w:tcPr>
            <w:tcW w:w="2268" w:type="dxa"/>
            <w:vAlign w:val="center"/>
            <w:hideMark/>
          </w:tcPr>
          <w:p w14:paraId="097CB85E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Russia</w:t>
            </w:r>
          </w:p>
        </w:tc>
        <w:tc>
          <w:tcPr>
            <w:tcW w:w="1134" w:type="dxa"/>
            <w:vAlign w:val="center"/>
            <w:hideMark/>
          </w:tcPr>
          <w:p w14:paraId="10B99377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=32</w:t>
            </w:r>
          </w:p>
        </w:tc>
        <w:tc>
          <w:tcPr>
            <w:tcW w:w="646" w:type="dxa"/>
            <w:vAlign w:val="center"/>
            <w:hideMark/>
          </w:tcPr>
          <w:p w14:paraId="3A5B013D" w14:textId="301CCB23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begin"/>
            </w:r>
            <w:r w:rsidR="00BF56AF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instrText xml:space="preserve"> ADDIN EN.CITE &lt;EndNote&gt;&lt;Cite&gt;&lt;Author&gt;Pokrovsky&lt;/Author&gt;&lt;Year&gt;2011&lt;/Year&gt;&lt;RecNum&gt;952&lt;/RecNum&gt;&lt;DisplayText&gt;&lt;style face="superscript"&gt;4&lt;/style&gt;&lt;/DisplayText&gt;&lt;record&gt;&lt;rec-number&gt;952&lt;/rec-number&gt;&lt;foreign-keys&gt;&lt;key app="EN" db-id="rd2ra0zz6sftfjepreux9ex2v0x9vrspserw" timestamp="1618892693" guid="336fa62f-dd04-48d4-9f23-16cd2599539b"&gt;952&lt;/key&gt;&lt;/foreign-keys&gt;&lt;ref-type name="Journal Article"&gt;17&lt;/ref-type&gt;&lt;contributors&gt;&lt;authors&gt;&lt;author&gt;Pokrovsky, Boris G.&lt;/author&gt;&lt;author&gt;Mavromatis, Vasileios&lt;/author&gt;&lt;author&gt;Pokrovsky, Oleg S.&lt;/author&gt;&lt;/authors&gt;&lt;/contributors&gt;&lt;titles&gt;&lt;title&gt;Co-variation of Mg and C isotopes in late Precambrian carbonates of the Siberian Platform: A new tool for tracing the change in weathering regime?&lt;/title&gt;&lt;secondary-title&gt;Chemical Geology&lt;/secondary-title&gt;&lt;/titles&gt;&lt;periodical&gt;&lt;full-title&gt;Chemical Geology&lt;/full-title&gt;&lt;/periodical&gt;&lt;pages&gt;67-74&lt;/pages&gt;&lt;volume&gt;290&lt;/volume&gt;&lt;number&gt;1-2&lt;/number&gt;&lt;section&gt;67&lt;/section&gt;&lt;dates&gt;&lt;year&gt;2011&lt;/year&gt;&lt;/dates&gt;&lt;isbn&gt;00092541&lt;/isbn&gt;&lt;urls&gt;&lt;/urls&gt;&lt;electronic-resource-num&gt;10.1016/j.chemgeo.2011.08.015&lt;/electronic-resource-num&gt;&lt;research-notes&gt;C isotopes&amp;#xD;Mg isotopes&amp;#xD;Ediacaran&lt;/research-notes&gt;&lt;/record&gt;&lt;/Cite&gt;&lt;/EndNote&gt;</w:instrTex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separate"/>
            </w:r>
            <w:r w:rsidR="00BF56AF" w:rsidRPr="00BF56AF">
              <w:rPr>
                <w:rFonts w:eastAsia="等线" w:cs="Times New Roman"/>
                <w:noProof/>
                <w:color w:val="000000"/>
                <w:kern w:val="0"/>
                <w:sz w:val="20"/>
                <w:szCs w:val="21"/>
                <w:vertAlign w:val="superscript"/>
              </w:rPr>
              <w:t>4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end"/>
            </w:r>
          </w:p>
        </w:tc>
      </w:tr>
      <w:tr w:rsidR="00233216" w:rsidRPr="00264DA3" w14:paraId="2DCB62AB" w14:textId="77777777" w:rsidTr="00233216">
        <w:trPr>
          <w:trHeight w:val="276"/>
        </w:trPr>
        <w:tc>
          <w:tcPr>
            <w:tcW w:w="2122" w:type="dxa"/>
            <w:vAlign w:val="center"/>
            <w:hideMark/>
          </w:tcPr>
          <w:p w14:paraId="779B2D66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Early Ordovician</w:t>
            </w:r>
          </w:p>
        </w:tc>
        <w:tc>
          <w:tcPr>
            <w:tcW w:w="2126" w:type="dxa"/>
            <w:vAlign w:val="center"/>
            <w:hideMark/>
          </w:tcPr>
          <w:p w14:paraId="1729A196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St. George</w:t>
            </w:r>
          </w:p>
        </w:tc>
        <w:tc>
          <w:tcPr>
            <w:tcW w:w="2268" w:type="dxa"/>
            <w:vAlign w:val="center"/>
            <w:hideMark/>
          </w:tcPr>
          <w:p w14:paraId="3328B0F7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Canada</w:t>
            </w:r>
          </w:p>
        </w:tc>
        <w:tc>
          <w:tcPr>
            <w:tcW w:w="1134" w:type="dxa"/>
            <w:vAlign w:val="center"/>
            <w:hideMark/>
          </w:tcPr>
          <w:p w14:paraId="3B19B36C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=32</w:t>
            </w:r>
          </w:p>
        </w:tc>
        <w:tc>
          <w:tcPr>
            <w:tcW w:w="646" w:type="dxa"/>
            <w:vAlign w:val="center"/>
            <w:hideMark/>
          </w:tcPr>
          <w:p w14:paraId="6404F8D8" w14:textId="593095D8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begin"/>
            </w:r>
            <w:r w:rsidR="00BF56AF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instrText xml:space="preserve"> ADDIN EN.CITE &lt;EndNote&gt;&lt;Cite&gt;&lt;Author&gt;Azmy&lt;/Author&gt;&lt;Year&gt;2013&lt;/Year&gt;&lt;RecNum&gt;1242&lt;/RecNum&gt;&lt;DisplayText&gt;&lt;style face="superscript"&gt;5&lt;/style&gt;&lt;/DisplayText&gt;&lt;record&gt;&lt;rec-number&gt;1242&lt;/rec-number&gt;&lt;foreign-keys&gt;&lt;key app="EN" db-id="rd2ra0zz6sftfjepreux9ex2v0x9vrspserw" timestamp="1623579328" guid="daed3811-790f-49f9-bc6a-4c7f46458263"&gt;1242&lt;/key&gt;&lt;/foreign-keys&gt;&lt;ref-type name="Journal Article"&gt;17&lt;/ref-type&gt;&lt;contributors&gt;&lt;authors&gt;&lt;author&gt;Azmy, Karem&lt;/author&gt;&lt;author&gt;Lavoie, Denis&lt;/author&gt;&lt;author&gt;Wang, Zhengrong&lt;/author&gt;&lt;author&gt;Brand, Uwe&lt;/author&gt;&lt;author&gt;Al-Aasm, Ihsan&lt;/author&gt;&lt;author&gt;Jackson, Simon&lt;/author&gt;&lt;author&gt;Girard, Isabelle&lt;/author&gt;&lt;/authors&gt;&lt;/contributors&gt;&lt;titles&gt;&lt;title&gt;Magnesium-isotope and REE compositions of Lower Ordovician carbonates from eastern Laurentia: Implications for the origin of dolomites and limestones&lt;/title&gt;&lt;secondary-title&gt;Chemical Geology&lt;/secondary-title&gt;&lt;/titles&gt;&lt;periodical&gt;&lt;full-title&gt;Chemical Geology&lt;/full-title&gt;&lt;/periodical&gt;&lt;pages&gt;64-75&lt;/pages&gt;&lt;volume&gt;356&lt;/volume&gt;&lt;section&gt;64&lt;/section&gt;&lt;dates&gt;&lt;year&gt;2013&lt;/year&gt;&lt;/dates&gt;&lt;isbn&gt;00092541&lt;/isbn&gt;&lt;urls&gt;&lt;/urls&gt;&lt;electronic-resource-num&gt;10.1016/j.chemgeo.2013.07.015&lt;/electronic-resource-num&gt;&lt;research-notes&gt;Mg isotopes&amp;#xD;dolomite&amp;#xD;limestone&amp;#xD;Ordovician&lt;/research-notes&gt;&lt;/record&gt;&lt;/Cite&gt;&lt;/EndNote&gt;</w:instrTex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separate"/>
            </w:r>
            <w:r w:rsidR="00BF56AF" w:rsidRPr="00BF56AF">
              <w:rPr>
                <w:rFonts w:eastAsia="等线" w:cs="Times New Roman"/>
                <w:noProof/>
                <w:color w:val="000000"/>
                <w:kern w:val="0"/>
                <w:sz w:val="20"/>
                <w:szCs w:val="21"/>
                <w:vertAlign w:val="superscript"/>
              </w:rPr>
              <w:t>5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end"/>
            </w:r>
          </w:p>
        </w:tc>
      </w:tr>
      <w:tr w:rsidR="00233216" w:rsidRPr="00264DA3" w14:paraId="546D9635" w14:textId="77777777" w:rsidTr="00233216">
        <w:trPr>
          <w:trHeight w:val="276"/>
        </w:trPr>
        <w:tc>
          <w:tcPr>
            <w:tcW w:w="2122" w:type="dxa"/>
            <w:vAlign w:val="center"/>
            <w:hideMark/>
          </w:tcPr>
          <w:p w14:paraId="6E94F8AF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Early Ordovician</w:t>
            </w:r>
          </w:p>
        </w:tc>
        <w:tc>
          <w:tcPr>
            <w:tcW w:w="2126" w:type="dxa"/>
            <w:vAlign w:val="center"/>
            <w:hideMark/>
          </w:tcPr>
          <w:p w14:paraId="6415451D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Penglaiba</w:t>
            </w:r>
            <w:proofErr w:type="spellEnd"/>
          </w:p>
        </w:tc>
        <w:tc>
          <w:tcPr>
            <w:tcW w:w="2268" w:type="dxa"/>
            <w:vAlign w:val="center"/>
            <w:hideMark/>
          </w:tcPr>
          <w:p w14:paraId="1F0946F9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Tarim</w:t>
            </w:r>
            <w:proofErr w:type="spellEnd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, China</w:t>
            </w:r>
          </w:p>
        </w:tc>
        <w:tc>
          <w:tcPr>
            <w:tcW w:w="1134" w:type="dxa"/>
            <w:vAlign w:val="center"/>
            <w:hideMark/>
          </w:tcPr>
          <w:p w14:paraId="41F48557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=25</w:t>
            </w:r>
          </w:p>
        </w:tc>
        <w:tc>
          <w:tcPr>
            <w:tcW w:w="646" w:type="dxa"/>
            <w:vAlign w:val="center"/>
            <w:hideMark/>
          </w:tcPr>
          <w:p w14:paraId="5CAC2E00" w14:textId="5BE344C4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begin"/>
            </w:r>
            <w:r w:rsidR="00BF56AF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instrText xml:space="preserve"> ADDIN EN.CITE &lt;EndNote&gt;&lt;Cite&gt;&lt;Author&gt;Hu&lt;/Author&gt;&lt;Year&gt;2019&lt;/Year&gt;&lt;RecNum&gt;1243&lt;/RecNum&gt;&lt;DisplayText&gt;&lt;style face="superscript"&gt;6&lt;/style&gt;&lt;/DisplayText&gt;&lt;record&gt;&lt;rec-number&gt;1243&lt;/rec-number&gt;&lt;foreign-keys&gt;&lt;key app="EN" db-id="rd2ra0zz6sftfjepreux9ex2v0x9vrspserw" timestamp="1623579334" guid="c8364333-cc7c-4b67-8949-3a9334bd5bd3"&gt;1243&lt;/key&gt;&lt;/foreign-keys&gt;&lt;ref-type name="Journal Article"&gt;17&lt;/ref-type&gt;&lt;contributors&gt;&lt;authors&gt;&lt;author&gt;Hu, Zhongya&lt;/author&gt;&lt;author&gt;Hu, Wenxuan&lt;/author&gt;&lt;author&gt;Liu, Chuan&lt;/author&gt;&lt;author&gt;Sun, Funing&lt;/author&gt;&lt;author&gt;Liu, Yongli&lt;/author&gt;&lt;author&gt;Li, Weiqiang&lt;/author&gt;&lt;/authors&gt;&lt;/contributors&gt;&lt;titles&gt;&lt;title&gt;Conservative behavior of Mg isotopes in massive dolostones: From diagenesis to hydrothermal reworking&lt;/title&gt;&lt;secondary-title&gt;Sedimentary Geology&lt;/secondary-title&gt;&lt;/titles&gt;&lt;periodical&gt;&lt;full-title&gt;Sedimentary Geology&lt;/full-title&gt;&lt;/periodical&gt;&lt;pages&gt;65-75&lt;/pages&gt;&lt;volume&gt;381&lt;/volume&gt;&lt;section&gt;65&lt;/section&gt;&lt;dates&gt;&lt;year&gt;2019&lt;/year&gt;&lt;/dates&gt;&lt;isbn&gt;00370738&lt;/isbn&gt;&lt;urls&gt;&lt;/urls&gt;&lt;electronic-resource-num&gt;10.1016/j.sedgeo.2018.12.007&lt;/electronic-resource-num&gt;&lt;research-notes&gt;Mg isotopes&amp;#xD;hydrothermal&amp;#xD;seawater&amp;#xD;Phanerozoic&amp;#xD;diagenesis&amp;#xD;dolomite&lt;/research-notes&gt;&lt;/record&gt;&lt;/Cite&gt;&lt;/EndNote&gt;</w:instrTex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separate"/>
            </w:r>
            <w:r w:rsidR="00BF56AF" w:rsidRPr="00BF56AF">
              <w:rPr>
                <w:rFonts w:eastAsia="等线" w:cs="Times New Roman"/>
                <w:noProof/>
                <w:color w:val="000000"/>
                <w:kern w:val="0"/>
                <w:sz w:val="20"/>
                <w:szCs w:val="21"/>
                <w:vertAlign w:val="superscript"/>
              </w:rPr>
              <w:t>6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end"/>
            </w:r>
          </w:p>
        </w:tc>
      </w:tr>
      <w:tr w:rsidR="00233216" w:rsidRPr="00264DA3" w14:paraId="5BFB915E" w14:textId="77777777" w:rsidTr="00233216">
        <w:trPr>
          <w:trHeight w:val="828"/>
        </w:trPr>
        <w:tc>
          <w:tcPr>
            <w:tcW w:w="2122" w:type="dxa"/>
            <w:vAlign w:val="center"/>
            <w:hideMark/>
          </w:tcPr>
          <w:p w14:paraId="0B2851CA" w14:textId="02E1812E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Permian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 xml:space="preserve"> to </w:t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Triassic</w:t>
            </w:r>
          </w:p>
        </w:tc>
        <w:tc>
          <w:tcPr>
            <w:tcW w:w="2126" w:type="dxa"/>
            <w:vAlign w:val="center"/>
            <w:hideMark/>
          </w:tcPr>
          <w:p w14:paraId="24D66064" w14:textId="2776F411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Bellerophon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Werfen</w:t>
            </w:r>
            <w:proofErr w:type="spellEnd"/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Changhsing</w:t>
            </w:r>
            <w:proofErr w:type="spellEnd"/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Feixianguan</w:t>
            </w:r>
            <w:proofErr w:type="spellEnd"/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Wuchiaping</w:t>
            </w:r>
            <w:proofErr w:type="spellEnd"/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Daye</w:t>
            </w:r>
          </w:p>
        </w:tc>
        <w:tc>
          <w:tcPr>
            <w:tcW w:w="2268" w:type="dxa"/>
            <w:vAlign w:val="center"/>
            <w:hideMark/>
          </w:tcPr>
          <w:p w14:paraId="4F3CA409" w14:textId="18FF9698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South Australia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South China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orth China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</w:p>
        </w:tc>
        <w:tc>
          <w:tcPr>
            <w:tcW w:w="1134" w:type="dxa"/>
            <w:vAlign w:val="center"/>
            <w:hideMark/>
          </w:tcPr>
          <w:p w14:paraId="646DC097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=110</w:t>
            </w:r>
          </w:p>
        </w:tc>
        <w:tc>
          <w:tcPr>
            <w:tcW w:w="646" w:type="dxa"/>
            <w:vAlign w:val="center"/>
            <w:hideMark/>
          </w:tcPr>
          <w:p w14:paraId="61823A18" w14:textId="50C9A893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begin"/>
            </w:r>
            <w:r w:rsidR="00BF56AF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instrText xml:space="preserve"> ADDIN EN.CITE &lt;EndNote&gt;&lt;Cite&gt;&lt;Author&gt;Hu&lt;/Author&gt;&lt;Year&gt;2021&lt;/Year&gt;&lt;RecNum&gt;736&lt;/RecNum&gt;&lt;DisplayText&gt;&lt;style face="superscript"&gt;7&lt;/style&gt;&lt;/DisplayText&gt;&lt;record&gt;&lt;rec-number&gt;736&lt;/rec-number&gt;&lt;foreign-keys&gt;&lt;key app="EN" db-id="rd2ra0zz6sftfjepreux9ex2v0x9vrspserw" timestamp="1615353887" guid="1ffd86fe-baeb-4953-b2ce-c42a2aba65fe"&gt;736&lt;/key&gt;&lt;/foreign-keys&gt;&lt;ref-type name="Journal Article"&gt;17&lt;/ref-type&gt;&lt;contributors&gt;&lt;authors&gt;&lt;author&gt;Hu, Zhongya&lt;/author&gt;&lt;author&gt;Li, Weiqiang&lt;/author&gt;&lt;author&gt;Zhang, Hua&lt;/author&gt;&lt;author&gt;Krainer, Karl&lt;/author&gt;&lt;author&gt;Zheng, Quan-feng&lt;/author&gt;&lt;author&gt;Xia, Zhiguang&lt;/author&gt;&lt;author&gt;Hu, Wenxuan&lt;/author&gt;&lt;author&gt;Shen, Shu-zhong&lt;/author&gt;&lt;/authors&gt;&lt;/contributors&gt;&lt;titles&gt;&lt;title&gt;Mg isotope evidence for restriction events within the Paleotethys ocean around the Permian-Triassic transition&lt;/title&gt;&lt;secondary-title&gt;Earth and Planetary Science Letters&lt;/secondary-title&gt;&lt;/titles&gt;&lt;periodical&gt;&lt;full-title&gt;Earth and Planetary Science Letters&lt;/full-title&gt;&lt;/periodical&gt;&lt;pages&gt;116704&lt;/pages&gt;&lt;volume&gt;556&lt;/volume&gt;&lt;section&gt;116704&lt;/section&gt;&lt;dates&gt;&lt;year&gt;2021&lt;/year&gt;&lt;/dates&gt;&lt;isbn&gt;0012821X&lt;/isbn&gt;&lt;urls&gt;&lt;/urls&gt;&lt;electronic-resource-num&gt;10.1016/j.epsl.2020.116704&lt;/electronic-resource-num&gt;&lt;research-notes&gt;PTB&amp;#xD;Mg isotopes&amp;#xD;dolomite&amp;#xD;seawater&lt;/research-notes&gt;&lt;/record&gt;&lt;/Cite&gt;&lt;/EndNote&gt;</w:instrTex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separate"/>
            </w:r>
            <w:r w:rsidR="00BF56AF" w:rsidRPr="00BF56AF">
              <w:rPr>
                <w:rFonts w:eastAsia="等线" w:cs="Times New Roman"/>
                <w:noProof/>
                <w:color w:val="000000"/>
                <w:kern w:val="0"/>
                <w:sz w:val="20"/>
                <w:szCs w:val="21"/>
                <w:vertAlign w:val="superscript"/>
              </w:rPr>
              <w:t>7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end"/>
            </w:r>
          </w:p>
        </w:tc>
      </w:tr>
      <w:tr w:rsidR="00233216" w:rsidRPr="00264DA3" w14:paraId="0C3E84A0" w14:textId="77777777" w:rsidTr="00233216">
        <w:trPr>
          <w:trHeight w:val="276"/>
        </w:trPr>
        <w:tc>
          <w:tcPr>
            <w:tcW w:w="2122" w:type="dxa"/>
            <w:vAlign w:val="center"/>
            <w:hideMark/>
          </w:tcPr>
          <w:p w14:paraId="5D04BD81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Middle Permian</w:t>
            </w:r>
          </w:p>
        </w:tc>
        <w:tc>
          <w:tcPr>
            <w:tcW w:w="2126" w:type="dxa"/>
            <w:vAlign w:val="center"/>
            <w:hideMark/>
          </w:tcPr>
          <w:p w14:paraId="19E6EF75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Maokou</w:t>
            </w:r>
            <w:proofErr w:type="spellEnd"/>
          </w:p>
        </w:tc>
        <w:tc>
          <w:tcPr>
            <w:tcW w:w="2268" w:type="dxa"/>
            <w:vAlign w:val="center"/>
            <w:hideMark/>
          </w:tcPr>
          <w:p w14:paraId="4B7D1D11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Sichuan, South China</w:t>
            </w:r>
          </w:p>
        </w:tc>
        <w:tc>
          <w:tcPr>
            <w:tcW w:w="1134" w:type="dxa"/>
            <w:vAlign w:val="center"/>
            <w:hideMark/>
          </w:tcPr>
          <w:p w14:paraId="19D0EC8B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=8</w:t>
            </w:r>
          </w:p>
        </w:tc>
        <w:tc>
          <w:tcPr>
            <w:tcW w:w="646" w:type="dxa"/>
            <w:vAlign w:val="center"/>
            <w:hideMark/>
          </w:tcPr>
          <w:p w14:paraId="7F0F6264" w14:textId="451D5807" w:rsidR="00264DA3" w:rsidRPr="00264DA3" w:rsidRDefault="00233216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begin"/>
            </w:r>
            <w:r w:rsidR="00BF56AF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instrText xml:space="preserve"> ADDIN EN.CITE &lt;EndNote&gt;&lt;Cite&gt;&lt;Author&gt;Jiang&lt;/Author&gt;&lt;Year&gt;2021&lt;/Year&gt;&lt;RecNum&gt;1245&lt;/RecNum&gt;&lt;DisplayText&gt;&lt;style face="superscript"&gt;8&lt;/style&gt;&lt;/DisplayText&gt;&lt;record&gt;&lt;rec-number&gt;1245&lt;/rec-number&gt;&lt;foreign-keys&gt;&lt;key app="EN" db-id="rd2ra0zz6sftfjepreux9ex2v0x9vrspserw" timestamp="1623580613" guid="6da2a30d-3302-4c80-a545-c1a774eeedb7"&gt;1245&lt;/key&gt;&lt;/foreign-keys&gt;&lt;ref-type name="Journal Article"&gt;17&lt;/ref-type&gt;&lt;contributors&gt;&lt;authors&gt;&lt;author&gt;Jiang, Yanxia&lt;/author&gt;&lt;author&gt;Tan, Xianfeng&lt;/author&gt;&lt;author&gt;Zhang, Chengjiang&lt;/author&gt;&lt;author&gt;Jiang, Wei&lt;/author&gt;&lt;author&gt;Wang, Jia&lt;/author&gt;&lt;author&gt;Luo, Long&lt;/author&gt;&lt;author&gt;Tan, Dongping&lt;/author&gt;&lt;author&gt;Wang, Wei&lt;/author&gt;&lt;author&gt;Xiong, Zhifu&lt;/author&gt;&lt;author&gt;Zhang, Kun&lt;/author&gt;&lt;/authors&gt;&lt;/contributors&gt;&lt;titles&gt;&lt;title&gt;Genesis of Dolomite in Middle Permian Maokou Formation in Eastern Sichuan: Constraints from In Situ Geochemistry, Sr-Mg Isotopes, and Fluid Inclusions&lt;/title&gt;&lt;secondary-title&gt;Geofluids&lt;/secondary-title&gt;&lt;/titles&gt;&lt;periodical&gt;&lt;full-title&gt;Geofluids&lt;/full-title&gt;&lt;/periodical&gt;&lt;pages&gt;1-22&lt;/pages&gt;&lt;volume&gt;2021&lt;/volume&gt;&lt;section&gt;1&lt;/section&gt;&lt;dates&gt;&lt;year&gt;2021&lt;/year&gt;&lt;/dates&gt;&lt;isbn&gt;1468-8123&amp;#xD;1468-8115&lt;/isbn&gt;&lt;urls&gt;&lt;/urls&gt;&lt;electronic-resource-num&gt;10.1155/2021/6611140&lt;/electronic-resource-num&gt;&lt;research-notes&gt;Permian&amp;#xD;dolomite&amp;#xD;Sr isotopes&amp;#xD;Mg isotopes&lt;/research-notes&gt;&lt;/record&gt;&lt;/Cite&gt;&lt;/EndNote&gt;</w:instrTex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separate"/>
            </w:r>
            <w:r w:rsidR="00BF56AF" w:rsidRPr="00BF56AF">
              <w:rPr>
                <w:rFonts w:eastAsia="等线" w:cs="Times New Roman"/>
                <w:noProof/>
                <w:color w:val="000000"/>
                <w:kern w:val="0"/>
                <w:sz w:val="20"/>
                <w:szCs w:val="21"/>
                <w:vertAlign w:val="superscript"/>
              </w:rPr>
              <w:t>8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end"/>
            </w:r>
          </w:p>
        </w:tc>
      </w:tr>
      <w:tr w:rsidR="00233216" w:rsidRPr="00264DA3" w14:paraId="6486D6AF" w14:textId="77777777" w:rsidTr="00233216">
        <w:trPr>
          <w:trHeight w:val="276"/>
        </w:trPr>
        <w:tc>
          <w:tcPr>
            <w:tcW w:w="2122" w:type="dxa"/>
            <w:vAlign w:val="center"/>
            <w:hideMark/>
          </w:tcPr>
          <w:p w14:paraId="5572AFFC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Mississippian</w:t>
            </w:r>
          </w:p>
        </w:tc>
        <w:tc>
          <w:tcPr>
            <w:tcW w:w="2126" w:type="dxa"/>
            <w:vAlign w:val="center"/>
            <w:hideMark/>
          </w:tcPr>
          <w:p w14:paraId="2BD649CA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Madison</w:t>
            </w:r>
          </w:p>
        </w:tc>
        <w:tc>
          <w:tcPr>
            <w:tcW w:w="2268" w:type="dxa"/>
            <w:vAlign w:val="center"/>
            <w:hideMark/>
          </w:tcPr>
          <w:p w14:paraId="56D98BCB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Canada</w:t>
            </w:r>
          </w:p>
        </w:tc>
        <w:tc>
          <w:tcPr>
            <w:tcW w:w="1134" w:type="dxa"/>
            <w:vAlign w:val="center"/>
            <w:hideMark/>
          </w:tcPr>
          <w:p w14:paraId="72D4DA89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=4</w:t>
            </w:r>
          </w:p>
        </w:tc>
        <w:tc>
          <w:tcPr>
            <w:tcW w:w="646" w:type="dxa"/>
            <w:vAlign w:val="center"/>
            <w:hideMark/>
          </w:tcPr>
          <w:p w14:paraId="6AD0BA45" w14:textId="1819B937" w:rsidR="00264DA3" w:rsidRPr="00264DA3" w:rsidRDefault="00233216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begin"/>
            </w:r>
            <w:r w:rsidR="00BF56AF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instrText xml:space="preserve"> ADDIN EN.CITE &lt;EndNote&gt;&lt;Cite&gt;&lt;Author&gt;Jacobson&lt;/Author&gt;&lt;Year&gt;2010&lt;/Year&gt;&lt;RecNum&gt;1340&lt;/RecNum&gt;&lt;DisplayText&gt;&lt;style face="superscript"&gt;9&lt;/style&gt;&lt;/DisplayText&gt;&lt;record&gt;&lt;rec-number&gt;1340&lt;/rec-number&gt;&lt;foreign-keys&gt;&lt;key app="EN" db-id="rd2ra0zz6sftfjepreux9ex2v0x9vrspserw" timestamp="1626549760" guid="888d0eaf-f5ae-4fc0-9f8f-e008b445e0d8"&gt;1340&lt;/key&gt;&lt;/foreign-keys&gt;&lt;ref-type name="Journal Article"&gt;17&lt;/ref-type&gt;&lt;contributors&gt;&lt;authors&gt;&lt;author&gt;Jacobson, Andrew D.&lt;/author&gt;&lt;author&gt;Zhang, Zhaofeng&lt;/author&gt;&lt;author&gt;Lundstrom, Craig&lt;/author&gt;&lt;author&gt;Huang, Fang&lt;/author&gt;&lt;/authors&gt;&lt;/contributors&gt;&lt;titles&gt;&lt;title&gt;Behavior of Mg isotopes during dedolomitization in the Madison Aquifer, South Dakota&lt;/title&gt;&lt;secondary-title&gt;Earth and Planetary Science Letters&lt;/secondary-title&gt;&lt;/titles&gt;&lt;periodical&gt;&lt;full-title&gt;Earth and Planetary Science Letters&lt;/full-title&gt;&lt;/periodical&gt;&lt;pages&gt;446-452&lt;/pages&gt;&lt;volume&gt;297&lt;/volume&gt;&lt;number&gt;3-4&lt;/number&gt;&lt;section&gt;446&lt;/section&gt;&lt;dates&gt;&lt;year&gt;2010&lt;/year&gt;&lt;/dates&gt;&lt;isbn&gt;0012821X&lt;/isbn&gt;&lt;urls&gt;&lt;/urls&gt;&lt;electronic-resource-num&gt;10.1016/j.epsl.2010.06.038&lt;/electronic-resource-num&gt;&lt;research-notes&gt;Mg isotopes&amp;#xD;Sr isotopes&amp;#xD;dolomite&amp;#xD;dolomitization&lt;/research-notes&gt;&lt;/record&gt;&lt;/Cite&gt;&lt;/EndNote&gt;</w:instrTex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separate"/>
            </w:r>
            <w:r w:rsidR="00BF56AF" w:rsidRPr="00BF56AF">
              <w:rPr>
                <w:rFonts w:eastAsia="等线" w:cs="Times New Roman"/>
                <w:noProof/>
                <w:color w:val="000000"/>
                <w:kern w:val="0"/>
                <w:sz w:val="20"/>
                <w:szCs w:val="21"/>
                <w:vertAlign w:val="superscript"/>
              </w:rPr>
              <w:t>9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end"/>
            </w:r>
          </w:p>
        </w:tc>
      </w:tr>
      <w:tr w:rsidR="00233216" w:rsidRPr="00264DA3" w14:paraId="41F64659" w14:textId="77777777" w:rsidTr="00233216">
        <w:trPr>
          <w:trHeight w:val="276"/>
        </w:trPr>
        <w:tc>
          <w:tcPr>
            <w:tcW w:w="2122" w:type="dxa"/>
            <w:vAlign w:val="center"/>
            <w:hideMark/>
          </w:tcPr>
          <w:p w14:paraId="23E6EDE3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orian</w:t>
            </w:r>
          </w:p>
        </w:tc>
        <w:tc>
          <w:tcPr>
            <w:tcW w:w="2126" w:type="dxa"/>
            <w:vAlign w:val="center"/>
            <w:hideMark/>
          </w:tcPr>
          <w:p w14:paraId="6D40F009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Hauptdolomit</w:t>
            </w:r>
            <w:proofErr w:type="spellEnd"/>
          </w:p>
        </w:tc>
        <w:tc>
          <w:tcPr>
            <w:tcW w:w="2268" w:type="dxa"/>
            <w:vAlign w:val="center"/>
            <w:hideMark/>
          </w:tcPr>
          <w:p w14:paraId="6F45698D" w14:textId="197DE873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Austria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Italy</w:t>
            </w:r>
          </w:p>
        </w:tc>
        <w:tc>
          <w:tcPr>
            <w:tcW w:w="1134" w:type="dxa"/>
            <w:vAlign w:val="center"/>
            <w:hideMark/>
          </w:tcPr>
          <w:p w14:paraId="54EF2FCC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=38</w:t>
            </w:r>
          </w:p>
        </w:tc>
        <w:tc>
          <w:tcPr>
            <w:tcW w:w="646" w:type="dxa"/>
            <w:vAlign w:val="center"/>
            <w:hideMark/>
          </w:tcPr>
          <w:p w14:paraId="77097C66" w14:textId="575B9E31" w:rsidR="00264DA3" w:rsidRPr="00264DA3" w:rsidRDefault="00233216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begin"/>
            </w:r>
            <w:r w:rsidR="00BF56AF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instrText xml:space="preserve"> ADDIN EN.CITE &lt;EndNote&gt;&lt;Cite&gt;&lt;Author&gt;Geske&lt;/Author&gt;&lt;Year&gt;2012&lt;/Year&gt;&lt;RecNum&gt;1247&lt;/RecNum&gt;&lt;DisplayText&gt;&lt;style face="superscript"&gt;10&lt;/style&gt;&lt;/DisplayText&gt;&lt;record&gt;&lt;rec-number&gt;1247&lt;/rec-number&gt;&lt;foreign-keys&gt;&lt;key app="EN" db-id="rd2ra0zz6sftfjepreux9ex2v0x9vrspserw" timestamp="1623581545" guid="5485d1e9-b045-4b35-8933-def427a8ba12"&gt;1247&lt;/key&gt;&lt;/foreign-keys&gt;&lt;ref-type name="Journal Article"&gt;17&lt;/ref-type&gt;&lt;contributors&gt;&lt;authors&gt;&lt;author&gt;Geske, A.&lt;/author&gt;&lt;author&gt;Zorlu, J.&lt;/author&gt;&lt;author&gt;Richter, D. K.&lt;/author&gt;&lt;author&gt;Buhl, D.&lt;/author&gt;&lt;author&gt;Niedermayr, A.&lt;/author&gt;&lt;author&gt;Immenhauser, A.&lt;/author&gt;&lt;/authors&gt;&lt;/contributors&gt;&lt;titles&gt;&lt;title&gt;Impact of diagenesis and low grade metamorphosis on isotope (δ26Mg, δ13C, δ18O and 87Sr/86Sr) and elemental (Ca, Mg, Mn, Fe and Sr) signatures of Triassic sabkha dolomites&lt;/title&gt;&lt;secondary-title&gt;Chemical Geology&lt;/secondary-title&gt;&lt;/titles&gt;&lt;periodical&gt;&lt;full-title&gt;Chemical Geology&lt;/full-title&gt;&lt;/periodical&gt;&lt;pages&gt;45-64&lt;/pages&gt;&lt;volume&gt;332-333&lt;/volume&gt;&lt;section&gt;45&lt;/section&gt;&lt;dates&gt;&lt;year&gt;2012&lt;/year&gt;&lt;/dates&gt;&lt;isbn&gt;00092541&lt;/isbn&gt;&lt;urls&gt;&lt;/urls&gt;&lt;electronic-resource-num&gt;10.1016/j.chemgeo.2012.09.014&lt;/electronic-resource-num&gt;&lt;research-notes&gt;Mg isotopes&amp;#xD;dolomite&amp;#xD;C isotopes&amp;#xD;O isotopes&amp;#xD;diagenesis&amp;#xD;Triassic&lt;/research-notes&gt;&lt;/record&gt;&lt;/Cite&gt;&lt;/EndNote&gt;</w:instrTex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separate"/>
            </w:r>
            <w:r w:rsidR="00BF56AF" w:rsidRPr="00BF56AF">
              <w:rPr>
                <w:rFonts w:eastAsia="等线" w:cs="Times New Roman"/>
                <w:noProof/>
                <w:color w:val="000000"/>
                <w:kern w:val="0"/>
                <w:sz w:val="20"/>
                <w:szCs w:val="21"/>
                <w:vertAlign w:val="superscript"/>
              </w:rPr>
              <w:t>10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end"/>
            </w:r>
          </w:p>
        </w:tc>
      </w:tr>
      <w:tr w:rsidR="00233216" w:rsidRPr="00264DA3" w14:paraId="784F9CF3" w14:textId="77777777" w:rsidTr="00233216">
        <w:trPr>
          <w:trHeight w:val="276"/>
        </w:trPr>
        <w:tc>
          <w:tcPr>
            <w:tcW w:w="2122" w:type="dxa"/>
            <w:vAlign w:val="center"/>
            <w:hideMark/>
          </w:tcPr>
          <w:p w14:paraId="1FF59063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Miocene</w:t>
            </w:r>
          </w:p>
        </w:tc>
        <w:tc>
          <w:tcPr>
            <w:tcW w:w="2126" w:type="dxa"/>
            <w:vAlign w:val="center"/>
            <w:hideMark/>
          </w:tcPr>
          <w:p w14:paraId="2AB0E774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-</w:t>
            </w:r>
          </w:p>
        </w:tc>
        <w:tc>
          <w:tcPr>
            <w:tcW w:w="2268" w:type="dxa"/>
            <w:vAlign w:val="center"/>
            <w:hideMark/>
          </w:tcPr>
          <w:p w14:paraId="5FAC1D89" w14:textId="0E4B4711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ODP Site 1196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  <w:t xml:space="preserve">ODP </w:t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Site 807</w:t>
            </w:r>
          </w:p>
        </w:tc>
        <w:tc>
          <w:tcPr>
            <w:tcW w:w="1134" w:type="dxa"/>
            <w:vAlign w:val="center"/>
            <w:hideMark/>
          </w:tcPr>
          <w:p w14:paraId="68F60D26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=7</w:t>
            </w:r>
          </w:p>
        </w:tc>
        <w:tc>
          <w:tcPr>
            <w:tcW w:w="646" w:type="dxa"/>
            <w:vAlign w:val="center"/>
            <w:hideMark/>
          </w:tcPr>
          <w:p w14:paraId="426358BA" w14:textId="5CB99B98" w:rsidR="00264DA3" w:rsidRPr="00264DA3" w:rsidRDefault="00233216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begin"/>
            </w:r>
            <w:r w:rsidR="00BF56AF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instrText xml:space="preserve"> ADDIN EN.CITE &lt;EndNote&gt;&lt;Cite&gt;&lt;Author&gt;Fantle&lt;/Author&gt;&lt;Year&gt;2014&lt;/Year&gt;&lt;RecNum&gt;1213&lt;/RecNum&gt;&lt;DisplayText&gt;&lt;style face="superscript"&gt;11&lt;/style&gt;&lt;/DisplayText&gt;&lt;record&gt;&lt;rec-number&gt;1213&lt;/rec-number&gt;&lt;foreign-keys&gt;&lt;key app="EN" db-id="rd2ra0zz6sftfjepreux9ex2v0x9vrspserw" timestamp="1622886405" guid="bb755dc9-07dc-46c1-bad8-3a53d19ffcf1"&gt;1213&lt;/key&gt;&lt;/foreign-keys&gt;&lt;ref-type name="Journal Article"&gt;17&lt;/ref-type&gt;&lt;contributors&gt;&lt;authors&gt;&lt;author&gt;Fantle, Matthew S.&lt;/author&gt;&lt;author&gt;Higgins, John&lt;/author&gt;&lt;/authors&gt;&lt;/contributors&gt;&lt;titles&gt;&lt;title&gt;The effects of diagenesis and dolomitization on Ca and Mg isotopes in marine platform carbonates: Implications for the geochemical cycles of Ca and Mg&lt;/title&gt;&lt;secondary-title&gt;Geochimica et Cosmochimica Acta&lt;/secondary-title&gt;&lt;/titles&gt;&lt;periodical&gt;&lt;full-title&gt;Geochimica et Cosmochimica Acta&lt;/full-title&gt;&lt;/periodical&gt;&lt;pages&gt;458-481&lt;/pages&gt;&lt;volume&gt;142&lt;/volume&gt;&lt;section&gt;458&lt;/section&gt;&lt;dates&gt;&lt;year&gt;2014&lt;/year&gt;&lt;/dates&gt;&lt;isbn&gt;00167037&lt;/isbn&gt;&lt;urls&gt;&lt;/urls&gt;&lt;electronic-resource-num&gt;10.1016/j.gca.2014.07.025&lt;/electronic-resource-num&gt;&lt;research-notes&gt;Mg isotopes&amp;#xD;Ca isotopes&amp;#xD;diagenesis&amp;#xD;dolomite&amp;#xD;C isotopes&amp;#xD;O isotopes&amp;#xD;fractionation&amp;#xD;modern&lt;/research-notes&gt;&lt;/record&gt;&lt;/Cite&gt;&lt;/EndNote&gt;</w:instrTex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separate"/>
            </w:r>
            <w:r w:rsidR="00BF56AF" w:rsidRPr="00BF56AF">
              <w:rPr>
                <w:rFonts w:eastAsia="等线" w:cs="Times New Roman"/>
                <w:noProof/>
                <w:color w:val="000000"/>
                <w:kern w:val="0"/>
                <w:sz w:val="20"/>
                <w:szCs w:val="21"/>
                <w:vertAlign w:val="superscript"/>
              </w:rPr>
              <w:t>11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end"/>
            </w:r>
          </w:p>
        </w:tc>
      </w:tr>
      <w:tr w:rsidR="00233216" w:rsidRPr="00264DA3" w14:paraId="48CD98B4" w14:textId="77777777" w:rsidTr="00233216">
        <w:trPr>
          <w:trHeight w:val="276"/>
        </w:trPr>
        <w:tc>
          <w:tcPr>
            <w:tcW w:w="2122" w:type="dxa"/>
            <w:vAlign w:val="center"/>
            <w:hideMark/>
          </w:tcPr>
          <w:p w14:paraId="21451E20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Modern</w:t>
            </w:r>
          </w:p>
        </w:tc>
        <w:tc>
          <w:tcPr>
            <w:tcW w:w="2126" w:type="dxa"/>
            <w:vAlign w:val="center"/>
            <w:hideMark/>
          </w:tcPr>
          <w:p w14:paraId="73A1713C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-</w:t>
            </w:r>
          </w:p>
        </w:tc>
        <w:tc>
          <w:tcPr>
            <w:tcW w:w="2268" w:type="dxa"/>
            <w:vAlign w:val="center"/>
            <w:hideMark/>
          </w:tcPr>
          <w:p w14:paraId="1382132B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Persian Gulf</w:t>
            </w:r>
          </w:p>
        </w:tc>
        <w:tc>
          <w:tcPr>
            <w:tcW w:w="1134" w:type="dxa"/>
            <w:vAlign w:val="center"/>
            <w:hideMark/>
          </w:tcPr>
          <w:p w14:paraId="00262294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=24</w:t>
            </w:r>
          </w:p>
        </w:tc>
        <w:tc>
          <w:tcPr>
            <w:tcW w:w="646" w:type="dxa"/>
            <w:vAlign w:val="center"/>
            <w:hideMark/>
          </w:tcPr>
          <w:p w14:paraId="520945F5" w14:textId="394A00E0" w:rsidR="00264DA3" w:rsidRPr="00264DA3" w:rsidRDefault="00233216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begin"/>
            </w:r>
            <w:r w:rsidR="00BF56AF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instrText xml:space="preserve"> ADDIN EN.CITE &lt;EndNote&gt;&lt;Cite&gt;&lt;Author&gt;Geske&lt;/Author&gt;&lt;Year&gt;2015&lt;/Year&gt;&lt;RecNum&gt;1249&lt;/RecNum&gt;&lt;DisplayText&gt;&lt;style face="superscript"&gt;12&lt;/style&gt;&lt;/DisplayText&gt;&lt;record&gt;&lt;rec-number&gt;1249&lt;/rec-number&gt;&lt;foreign-keys&gt;&lt;key app="EN" db-id="rd2ra0zz6sftfjepreux9ex2v0x9vrspserw" timestamp="1623584078" guid="5cb2987c-2c14-42e1-96cf-e8a78ec25e1f"&gt;1249&lt;/key&gt;&lt;/foreign-keys&gt;&lt;ref-type name="Journal Article"&gt;17&lt;/ref-type&gt;&lt;contributors&gt;&lt;authors&gt;&lt;author&gt;Geske, A.&lt;/author&gt;&lt;author&gt;Lokier, S.&lt;/author&gt;&lt;author&gt;Dietzel, M.&lt;/author&gt;&lt;author&gt;Richter, D. K.&lt;/author&gt;&lt;author&gt;Buhl, D.&lt;/author&gt;&lt;author&gt;Immenhauser, A.&lt;/author&gt;&lt;/authors&gt;&lt;/contributors&gt;&lt;titles&gt;&lt;title&gt;Magnesium isotope composition of sabkha porewater and related (Sub-)Recent stoichiometric dolomites, Abu Dhabi (UAE)&lt;/title&gt;&lt;secondary-title&gt;Chemical Geology&lt;/secondary-title&gt;&lt;/titles&gt;&lt;periodical&gt;&lt;full-title&gt;Chemical Geology&lt;/full-title&gt;&lt;/periodical&gt;&lt;pages&gt;112-124&lt;/pages&gt;&lt;volume&gt;393-394&lt;/volume&gt;&lt;section&gt;112&lt;/section&gt;&lt;dates&gt;&lt;year&gt;2015&lt;/year&gt;&lt;/dates&gt;&lt;isbn&gt;00092541&lt;/isbn&gt;&lt;urls&gt;&lt;/urls&gt;&lt;electronic-resource-num&gt;10.1016/j.chemgeo.2014.11.020&lt;/electronic-resource-num&gt;&lt;research-notes&gt;Mg isotopes&amp;#xD;dolomite&amp;#xD;porewater&amp;#xD;modern&lt;/research-notes&gt;&lt;/record&gt;&lt;/Cite&gt;&lt;/EndNote&gt;</w:instrTex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separate"/>
            </w:r>
            <w:r w:rsidR="00BF56AF" w:rsidRPr="00BF56AF">
              <w:rPr>
                <w:rFonts w:eastAsia="等线" w:cs="Times New Roman"/>
                <w:noProof/>
                <w:color w:val="000000"/>
                <w:kern w:val="0"/>
                <w:sz w:val="20"/>
                <w:szCs w:val="21"/>
                <w:vertAlign w:val="superscript"/>
              </w:rPr>
              <w:t>12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end"/>
            </w:r>
          </w:p>
        </w:tc>
      </w:tr>
      <w:tr w:rsidR="00233216" w:rsidRPr="00264DA3" w14:paraId="356DF188" w14:textId="77777777" w:rsidTr="00233216">
        <w:trPr>
          <w:trHeight w:val="276"/>
        </w:trPr>
        <w:tc>
          <w:tcPr>
            <w:tcW w:w="2122" w:type="dxa"/>
            <w:vAlign w:val="center"/>
            <w:hideMark/>
          </w:tcPr>
          <w:p w14:paraId="12680B4F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Middle Triassic</w:t>
            </w:r>
          </w:p>
        </w:tc>
        <w:tc>
          <w:tcPr>
            <w:tcW w:w="2126" w:type="dxa"/>
            <w:vAlign w:val="center"/>
            <w:hideMark/>
          </w:tcPr>
          <w:p w14:paraId="3C8687FA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Zhoucunchong</w:t>
            </w:r>
            <w:proofErr w:type="spellEnd"/>
          </w:p>
        </w:tc>
        <w:tc>
          <w:tcPr>
            <w:tcW w:w="2268" w:type="dxa"/>
            <w:vAlign w:val="center"/>
            <w:hideMark/>
          </w:tcPr>
          <w:p w14:paraId="101B5718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South China</w:t>
            </w:r>
          </w:p>
        </w:tc>
        <w:tc>
          <w:tcPr>
            <w:tcW w:w="1134" w:type="dxa"/>
            <w:vAlign w:val="center"/>
            <w:hideMark/>
          </w:tcPr>
          <w:p w14:paraId="03E8DBF6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=35</w:t>
            </w:r>
          </w:p>
        </w:tc>
        <w:tc>
          <w:tcPr>
            <w:tcW w:w="646" w:type="dxa"/>
            <w:vAlign w:val="center"/>
            <w:hideMark/>
          </w:tcPr>
          <w:p w14:paraId="174B0E3D" w14:textId="030AA579" w:rsidR="00264DA3" w:rsidRPr="00264DA3" w:rsidRDefault="00233216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begin"/>
            </w:r>
            <w:r w:rsidR="00BF56AF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instrText xml:space="preserve"> ADDIN EN.CITE &lt;EndNote&gt;&lt;Cite&gt;&lt;Author&gt;Hu&lt;/Author&gt;&lt;Year&gt;2017&lt;/Year&gt;&lt;RecNum&gt;741&lt;/RecNum&gt;&lt;DisplayText&gt;&lt;style face="superscript"&gt;13&lt;/style&gt;&lt;/DisplayText&gt;&lt;record&gt;&lt;rec-number&gt;741&lt;/rec-number&gt;&lt;foreign-keys&gt;&lt;key app="EN" db-id="rd2ra0zz6sftfjepreux9ex2v0x9vrspserw" timestamp="1615353918" guid="038d9bb2-e4a2-4b67-89fe-9adcfed25645"&gt;741&lt;/key&gt;&lt;/foreign-keys&gt;&lt;ref-type name="Journal Article"&gt;17&lt;/ref-type&gt;&lt;contributors&gt;&lt;authors&gt;&lt;author&gt;Hu, Zhongya&lt;/author&gt;&lt;author&gt;Hu, Wenxuan&lt;/author&gt;&lt;author&gt;Wang, Xiaomin&lt;/author&gt;&lt;author&gt;Lu, Yizhou&lt;/author&gt;&lt;author&gt;Wang, Lichao&lt;/author&gt;&lt;author&gt;Liao, Zhiwei&lt;/author&gt;&lt;author&gt;Li, Weiqiang&lt;/author&gt;&lt;/authors&gt;&lt;/contributors&gt;&lt;titles&gt;&lt;title&gt;Resetting of Mg isotopes between calcite and dolomite during burial metamorphism: Outlook of Mg isotopes as geothermometer and seawater proxy&lt;/title&gt;&lt;secondary-title&gt;Geochimica et Cosmochimica Acta&lt;/secondary-title&gt;&lt;/titles&gt;&lt;periodical&gt;&lt;full-title&gt;Geochimica et Cosmochimica Acta&lt;/full-title&gt;&lt;/periodical&gt;&lt;pages&gt;24-40&lt;/pages&gt;&lt;volume&gt;208&lt;/volume&gt;&lt;section&gt;24&lt;/section&gt;&lt;dates&gt;&lt;year&gt;2017&lt;/year&gt;&lt;/dates&gt;&lt;isbn&gt;00167037&lt;/isbn&gt;&lt;urls&gt;&lt;/urls&gt;&lt;electronic-resource-num&gt;10.1016/j.gca.2017.03.026&lt;/electronic-resource-num&gt;&lt;research-notes&gt;burial&amp;#xD;Mg isotopes&amp;#xD;dolomite&lt;/research-notes&gt;&lt;/record&gt;&lt;/Cite&gt;&lt;/EndNote&gt;</w:instrTex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separate"/>
            </w:r>
            <w:r w:rsidR="00BF56AF" w:rsidRPr="00BF56AF">
              <w:rPr>
                <w:rFonts w:eastAsia="等线" w:cs="Times New Roman"/>
                <w:noProof/>
                <w:color w:val="000000"/>
                <w:kern w:val="0"/>
                <w:sz w:val="20"/>
                <w:szCs w:val="21"/>
                <w:vertAlign w:val="superscript"/>
              </w:rPr>
              <w:t>13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end"/>
            </w:r>
          </w:p>
        </w:tc>
      </w:tr>
      <w:tr w:rsidR="00233216" w:rsidRPr="00264DA3" w14:paraId="0E8C9512" w14:textId="77777777" w:rsidTr="00233216">
        <w:trPr>
          <w:trHeight w:val="276"/>
        </w:trPr>
        <w:tc>
          <w:tcPr>
            <w:tcW w:w="2122" w:type="dxa"/>
            <w:vAlign w:val="center"/>
            <w:hideMark/>
          </w:tcPr>
          <w:p w14:paraId="55D7D129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Albian</w:t>
            </w:r>
          </w:p>
        </w:tc>
        <w:tc>
          <w:tcPr>
            <w:tcW w:w="2126" w:type="dxa"/>
            <w:vAlign w:val="center"/>
            <w:hideMark/>
          </w:tcPr>
          <w:p w14:paraId="537FFB2B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Hevyon</w:t>
            </w:r>
            <w:proofErr w:type="spellEnd"/>
          </w:p>
        </w:tc>
        <w:tc>
          <w:tcPr>
            <w:tcW w:w="2268" w:type="dxa"/>
            <w:vAlign w:val="center"/>
            <w:hideMark/>
          </w:tcPr>
          <w:p w14:paraId="6FD38253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Makhtesh</w:t>
            </w:r>
            <w:proofErr w:type="spellEnd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 xml:space="preserve"> </w:t>
            </w: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Hatira</w:t>
            </w:r>
            <w:proofErr w:type="spellEnd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, Israel</w:t>
            </w:r>
          </w:p>
        </w:tc>
        <w:tc>
          <w:tcPr>
            <w:tcW w:w="1134" w:type="dxa"/>
            <w:vAlign w:val="center"/>
            <w:hideMark/>
          </w:tcPr>
          <w:p w14:paraId="203BA4F6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=51</w:t>
            </w:r>
          </w:p>
        </w:tc>
        <w:tc>
          <w:tcPr>
            <w:tcW w:w="646" w:type="dxa"/>
            <w:vAlign w:val="center"/>
            <w:hideMark/>
          </w:tcPr>
          <w:p w14:paraId="2B34401E" w14:textId="73316CDB" w:rsidR="00264DA3" w:rsidRPr="00264DA3" w:rsidRDefault="00233216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begin"/>
            </w:r>
            <w:r w:rsidR="00BF56AF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instrText xml:space="preserve"> ADDIN EN.CITE &lt;EndNote&gt;&lt;Cite&gt;&lt;Author&gt;Bialik&lt;/Author&gt;&lt;Year&gt;2018&lt;/Year&gt;&lt;RecNum&gt;558&lt;/RecNum&gt;&lt;DisplayText&gt;&lt;style face="superscript"&gt;14&lt;/style&gt;&lt;/DisplayText&gt;&lt;record&gt;&lt;rec-number&gt;558&lt;/rec-number&gt;&lt;foreign-keys&gt;&lt;key app="EN" db-id="rd2ra0zz6sftfjepreux9ex2v0x9vrspserw" timestamp="1610861500" guid="e3657d16-788b-44ac-aece-e65f92091119"&gt;558&lt;/key&gt;&lt;/foreign-keys&gt;&lt;ref-type name="Journal Article"&gt;17&lt;/ref-type&gt;&lt;contributors&gt;&lt;authors&gt;&lt;author&gt;Bialik, Or M.&lt;/author&gt;&lt;author&gt;Wang, Xiaomin&lt;/author&gt;&lt;author&gt;Zhao, Shugao&lt;/author&gt;&lt;author&gt;Waldmann, Nicolas D.&lt;/author&gt;&lt;author&gt;Frank, Ran&lt;/author&gt;&lt;author&gt;Li, Weiqiang&lt;/author&gt;&lt;/authors&gt;&lt;/contributors&gt;&lt;titles&gt;&lt;title&gt;Mg isotope response to dolomitization in hinterland-attached carbonate platforms: Outlook of δ26Mg as a tracer of basin restriction and seawater Mg/Ca ratio&lt;/title&gt;&lt;secondary-title&gt;Geochimica et Cosmochimica Acta&lt;/secondary-title&gt;&lt;/titles&gt;&lt;periodical&gt;&lt;full-title&gt;Geochimica et Cosmochimica Acta&lt;/full-title&gt;&lt;/periodical&gt;&lt;pages&gt;189-207&lt;/pages&gt;&lt;volume&gt;235&lt;/volume&gt;&lt;section&gt;189&lt;/section&gt;&lt;dates&gt;&lt;year&gt;2018&lt;/year&gt;&lt;/dates&gt;&lt;isbn&gt;00167037&lt;/isbn&gt;&lt;urls&gt;&lt;/urls&gt;&lt;electronic-resource-num&gt;10.1016/j.gca.2018.05.024&lt;/electronic-resource-num&gt;&lt;research-notes&gt;Mg isotopes&amp;#xD;Mg/Ca ratio&lt;/research-notes&gt;&lt;/record&gt;&lt;/Cite&gt;&lt;/EndNote&gt;</w:instrTex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separate"/>
            </w:r>
            <w:r w:rsidR="00BF56AF" w:rsidRPr="00BF56AF">
              <w:rPr>
                <w:rFonts w:eastAsia="等线" w:cs="Times New Roman"/>
                <w:noProof/>
                <w:color w:val="000000"/>
                <w:kern w:val="0"/>
                <w:sz w:val="20"/>
                <w:szCs w:val="21"/>
                <w:vertAlign w:val="superscript"/>
              </w:rPr>
              <w:t>14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end"/>
            </w:r>
          </w:p>
        </w:tc>
      </w:tr>
      <w:tr w:rsidR="00233216" w:rsidRPr="00264DA3" w14:paraId="3ADFBB36" w14:textId="77777777" w:rsidTr="00233216">
        <w:trPr>
          <w:trHeight w:val="2484"/>
        </w:trPr>
        <w:tc>
          <w:tcPr>
            <w:tcW w:w="2122" w:type="dxa"/>
            <w:vAlign w:val="center"/>
            <w:hideMark/>
          </w:tcPr>
          <w:p w14:paraId="423F82AB" w14:textId="7086B0B2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orian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Late Permian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 xml:space="preserve">Early </w:t>
            </w: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Visean</w:t>
            </w:r>
            <w:proofErr w:type="spellEnd"/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Wuchiapingian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Permian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eoproterozoic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Pleistocene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Late Jurassic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Anisian</w:t>
            </w:r>
            <w:proofErr w:type="spellEnd"/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Givetian</w:t>
            </w:r>
            <w:proofErr w:type="spellEnd"/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Late Norian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Ladinian/</w:t>
            </w: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Carnian</w:t>
            </w:r>
            <w:proofErr w:type="spellEnd"/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Late Miocene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Bashkirian</w:t>
            </w:r>
            <w:proofErr w:type="spellEnd"/>
          </w:p>
        </w:tc>
        <w:tc>
          <w:tcPr>
            <w:tcW w:w="2126" w:type="dxa"/>
            <w:vAlign w:val="center"/>
            <w:hideMark/>
          </w:tcPr>
          <w:p w14:paraId="1984BDA1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-</w:t>
            </w:r>
          </w:p>
        </w:tc>
        <w:tc>
          <w:tcPr>
            <w:tcW w:w="2268" w:type="dxa"/>
            <w:vAlign w:val="center"/>
            <w:hideMark/>
          </w:tcPr>
          <w:p w14:paraId="146B855C" w14:textId="1D9A9FBF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Greece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Austria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Belgium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USA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Angola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Abu Dhabi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Germany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orthern Italy</w:t>
            </w:r>
          </w:p>
        </w:tc>
        <w:tc>
          <w:tcPr>
            <w:tcW w:w="1134" w:type="dxa"/>
            <w:vAlign w:val="center"/>
            <w:hideMark/>
          </w:tcPr>
          <w:p w14:paraId="7BE7D2EA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=20</w:t>
            </w:r>
          </w:p>
        </w:tc>
        <w:tc>
          <w:tcPr>
            <w:tcW w:w="646" w:type="dxa"/>
            <w:vAlign w:val="center"/>
            <w:hideMark/>
          </w:tcPr>
          <w:p w14:paraId="07935991" w14:textId="42081B8E" w:rsidR="00264DA3" w:rsidRPr="00264DA3" w:rsidRDefault="00233216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begin"/>
            </w:r>
            <w:r w:rsidR="00BF56AF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instrText xml:space="preserve"> ADDIN EN.CITE &lt;EndNote&gt;&lt;Cite&gt;&lt;Author&gt;Geske&lt;/Author&gt;&lt;Year&gt;2015&lt;/Year&gt;&lt;RecNum&gt;922&lt;/RecNum&gt;&lt;DisplayText&gt;&lt;style face="superscript"&gt;15&lt;/style&gt;&lt;/DisplayText&gt;&lt;record&gt;&lt;rec-number&gt;922&lt;/rec-number&gt;&lt;foreign-keys&gt;&lt;key app="EN" db-id="rd2ra0zz6sftfjepreux9ex2v0x9vrspserw" timestamp="1618550159" guid="e955a286-d195-4a24-9251-6c932bb68431"&gt;922&lt;/key&gt;&lt;/foreign-keys&gt;&lt;ref-type name="Journal Article"&gt;17&lt;/ref-type&gt;&lt;contributors&gt;&lt;authors&gt;&lt;author&gt;Geske, A.&lt;/author&gt;&lt;author&gt;Goldstein, R. H.&lt;/author&gt;&lt;author&gt;Mavromatis, V.&lt;/author&gt;&lt;author&gt;Richter, D. K.&lt;/author&gt;&lt;author&gt;Buhl, D.&lt;/author&gt;&lt;author&gt;Kluge, T.&lt;/author&gt;&lt;author&gt;John, C. M.&lt;/author&gt;&lt;author&gt;Immenhauser, A.&lt;/author&gt;&lt;/authors&gt;&lt;/contributors&gt;&lt;titles&gt;&lt;title&gt;The magnesium isotope (δ26Mg) signature of dolomites&lt;/title&gt;&lt;secondary-title&gt;Geochimica et Cosmochimica Acta&lt;/secondary-title&gt;&lt;/titles&gt;&lt;periodical&gt;&lt;full-title&gt;Geochimica et Cosmochimica Acta&lt;/full-title&gt;&lt;/periodical&gt;&lt;pages&gt;131-151&lt;/pages&gt;&lt;volume&gt;149&lt;/volume&gt;&lt;section&gt;131&lt;/section&gt;&lt;dates&gt;&lt;year&gt;2015&lt;/year&gt;&lt;/dates&gt;&lt;isbn&gt;00167037&lt;/isbn&gt;&lt;urls&gt;&lt;/urls&gt;&lt;electronic-resource-num&gt;10.1016/j.gca.2014.11.003&lt;/electronic-resource-num&gt;&lt;research-notes&gt;dolomite&amp;#xD;clumped isotopes&amp;#xD;Mg isotopes&amp;#xD;diagenesis&amp;#xD;Sr isotopes&amp;#xD;lacustrine&lt;/research-notes&gt;&lt;/record&gt;&lt;/Cite&gt;&lt;/EndNote&gt;</w:instrTex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separate"/>
            </w:r>
            <w:r w:rsidR="00BF56AF" w:rsidRPr="00BF56AF">
              <w:rPr>
                <w:rFonts w:eastAsia="等线" w:cs="Times New Roman"/>
                <w:noProof/>
                <w:color w:val="000000"/>
                <w:kern w:val="0"/>
                <w:sz w:val="20"/>
                <w:szCs w:val="21"/>
                <w:vertAlign w:val="superscript"/>
              </w:rPr>
              <w:t>15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end"/>
            </w:r>
          </w:p>
        </w:tc>
      </w:tr>
      <w:tr w:rsidR="00233216" w:rsidRPr="00264DA3" w14:paraId="17750A77" w14:textId="77777777" w:rsidTr="00233216">
        <w:trPr>
          <w:trHeight w:val="276"/>
        </w:trPr>
        <w:tc>
          <w:tcPr>
            <w:tcW w:w="2122" w:type="dxa"/>
            <w:vAlign w:val="center"/>
            <w:hideMark/>
          </w:tcPr>
          <w:p w14:paraId="341DCE8D" w14:textId="42C9A050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Miocene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 xml:space="preserve"> to </w:t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Late Pleistocene</w:t>
            </w:r>
          </w:p>
        </w:tc>
        <w:tc>
          <w:tcPr>
            <w:tcW w:w="2126" w:type="dxa"/>
            <w:vAlign w:val="center"/>
            <w:hideMark/>
          </w:tcPr>
          <w:p w14:paraId="7689B915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-</w:t>
            </w:r>
          </w:p>
        </w:tc>
        <w:tc>
          <w:tcPr>
            <w:tcW w:w="2268" w:type="dxa"/>
            <w:vAlign w:val="center"/>
            <w:hideMark/>
          </w:tcPr>
          <w:p w14:paraId="1C8E4DDF" w14:textId="4FEF25F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Africa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orth America</w:t>
            </w:r>
          </w:p>
        </w:tc>
        <w:tc>
          <w:tcPr>
            <w:tcW w:w="1134" w:type="dxa"/>
            <w:vAlign w:val="center"/>
            <w:hideMark/>
          </w:tcPr>
          <w:p w14:paraId="1A4E2594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=6</w:t>
            </w:r>
          </w:p>
        </w:tc>
        <w:tc>
          <w:tcPr>
            <w:tcW w:w="646" w:type="dxa"/>
            <w:vAlign w:val="center"/>
            <w:hideMark/>
          </w:tcPr>
          <w:p w14:paraId="43044FC5" w14:textId="0D25CAA0" w:rsidR="00264DA3" w:rsidRPr="00264DA3" w:rsidRDefault="00233216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begin"/>
            </w:r>
            <w:r w:rsidR="00BF56AF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instrText xml:space="preserve"> ADDIN EN.CITE &lt;EndNote&gt;&lt;Cite&gt;&lt;Author&gt;Higgins&lt;/Author&gt;&lt;Year&gt;2010&lt;/Year&gt;&lt;RecNum&gt;1212&lt;/RecNum&gt;&lt;DisplayText&gt;&lt;style face="superscript"&gt;16&lt;/style&gt;&lt;/DisplayText&gt;&lt;record&gt;&lt;rec-number&gt;1212&lt;/rec-number&gt;&lt;foreign-keys&gt;&lt;key app="EN" db-id="rd2ra0zz6sftfjepreux9ex2v0x9vrspserw" timestamp="1622886400" guid="ff6dc964-581e-4e96-9b8e-356cd6511e0b"&gt;1212&lt;/key&gt;&lt;/foreign-keys&gt;&lt;ref-type name="Journal Article"&gt;17&lt;/ref-type&gt;&lt;contributors&gt;&lt;authors&gt;&lt;author&gt;Higgins, J. A.&lt;/author&gt;&lt;author&gt;Schrag, D. P.&lt;/author&gt;&lt;/authors&gt;&lt;/contributors&gt;&lt;titles&gt;&lt;title&gt;Constraining magnesium cycling in marine sediments using magnesium isotopes&lt;/title&gt;&lt;secondary-title&gt;Geochimica et Cosmochimica Acta&lt;/secondary-title&gt;&lt;/titles&gt;&lt;periodical&gt;&lt;full-title&gt;Geochimica et Cosmochimica Acta&lt;/full-title&gt;&lt;/periodical&gt;&lt;pages&gt;5039-5053&lt;/pages&gt;&lt;volume&gt;74&lt;/volume&gt;&lt;number&gt;17&lt;/number&gt;&lt;section&gt;5039&lt;/section&gt;&lt;dates&gt;&lt;year&gt;2010&lt;/year&gt;&lt;/dates&gt;&lt;isbn&gt;00167037&lt;/isbn&gt;&lt;urls&gt;&lt;/urls&gt;&lt;electronic-resource-num&gt;10.1016/j.gca.2010.05.019&lt;/electronic-resource-num&gt;&lt;research-notes&gt;Mg isotopes&amp;#xD;dolomite&amp;#xD;authigenic&amp;#xD;modern&amp;#xD;porewater&lt;/research-notes&gt;&lt;/record&gt;&lt;/Cite&gt;&lt;/EndNote&gt;</w:instrTex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separate"/>
            </w:r>
            <w:r w:rsidR="00BF56AF" w:rsidRPr="00BF56AF">
              <w:rPr>
                <w:rFonts w:eastAsia="等线" w:cs="Times New Roman"/>
                <w:noProof/>
                <w:color w:val="000000"/>
                <w:kern w:val="0"/>
                <w:sz w:val="20"/>
                <w:szCs w:val="21"/>
                <w:vertAlign w:val="superscript"/>
              </w:rPr>
              <w:t>16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end"/>
            </w:r>
          </w:p>
        </w:tc>
      </w:tr>
      <w:tr w:rsidR="00233216" w:rsidRPr="00264DA3" w14:paraId="43790EE8" w14:textId="77777777" w:rsidTr="00233216">
        <w:trPr>
          <w:trHeight w:val="276"/>
        </w:trPr>
        <w:tc>
          <w:tcPr>
            <w:tcW w:w="2122" w:type="dxa"/>
            <w:vAlign w:val="center"/>
            <w:hideMark/>
          </w:tcPr>
          <w:p w14:paraId="001F3F2A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Late Cambrian</w:t>
            </w:r>
          </w:p>
        </w:tc>
        <w:tc>
          <w:tcPr>
            <w:tcW w:w="2126" w:type="dxa"/>
            <w:vAlign w:val="center"/>
            <w:hideMark/>
          </w:tcPr>
          <w:p w14:paraId="49C6F01F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Qinjiamiao</w:t>
            </w:r>
            <w:proofErr w:type="spellEnd"/>
          </w:p>
        </w:tc>
        <w:tc>
          <w:tcPr>
            <w:tcW w:w="2268" w:type="dxa"/>
            <w:vAlign w:val="center"/>
            <w:hideMark/>
          </w:tcPr>
          <w:p w14:paraId="6FF6A223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South China</w:t>
            </w:r>
          </w:p>
        </w:tc>
        <w:tc>
          <w:tcPr>
            <w:tcW w:w="1134" w:type="dxa"/>
            <w:vAlign w:val="center"/>
            <w:hideMark/>
          </w:tcPr>
          <w:p w14:paraId="63B70EE0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=33</w:t>
            </w:r>
          </w:p>
        </w:tc>
        <w:tc>
          <w:tcPr>
            <w:tcW w:w="646" w:type="dxa"/>
            <w:vAlign w:val="center"/>
            <w:hideMark/>
          </w:tcPr>
          <w:p w14:paraId="00C29274" w14:textId="13E95704" w:rsidR="00264DA3" w:rsidRPr="00264DA3" w:rsidRDefault="00233216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begin"/>
            </w:r>
            <w:r w:rsidR="00BF56AF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instrText xml:space="preserve"> ADDIN EN.CITE &lt;EndNote&gt;&lt;Cite&gt;&lt;Author&gt;Ning&lt;/Author&gt;&lt;Year&gt;2020&lt;/Year&gt;&lt;RecNum&gt;164&lt;/RecNum&gt;&lt;DisplayText&gt;&lt;style face="superscript"&gt;17&lt;/style&gt;&lt;/DisplayText&gt;&lt;record&gt;&lt;rec-number&gt;164&lt;/rec-number&gt;&lt;foreign-keys&gt;&lt;key app="EN" db-id="rd2ra0zz6sftfjepreux9ex2v0x9vrspserw" timestamp="1600336676" guid="121265e0-4fef-4736-a6ba-850c77d0b0c3"&gt;164&lt;/key&gt;&lt;/foreign-keys&gt;&lt;ref-type name="Journal Article"&gt;17&lt;/ref-type&gt;&lt;contributors&gt;&lt;authors&gt;&lt;author&gt;Ning, Meng&lt;/author&gt;&lt;author&gt;Lang, Xianguo&lt;/author&gt;&lt;author&gt;Huang, Kangjun&lt;/author&gt;&lt;author&gt;Li, Chao&lt;/author&gt;&lt;author&gt;Huang, Tianzheng&lt;/author&gt;&lt;author&gt;Yuan, Honglin&lt;/author&gt;&lt;author&gt;Xing, Chaochao&lt;/author&gt;&lt;author&gt;Yang, Runyu&lt;/author&gt;&lt;author&gt;Shen, Bing&lt;/author&gt;&lt;/authors&gt;&lt;/contributors&gt;&lt;titles&gt;&lt;title&gt;Towards understanding the origin of massive dolostones&lt;/title&gt;&lt;secondary-title&gt;Earth and Planetary Science Letters&lt;/secondary-title&gt;&lt;/titles&gt;&lt;periodical&gt;&lt;full-title&gt;Earth and Planetary Science Letters&lt;/full-title&gt;&lt;/periodical&gt;&lt;pages&gt;116403&lt;/pages&gt;&lt;volume&gt;545&lt;/volume&gt;&lt;section&gt;116403&lt;/section&gt;&lt;dates&gt;&lt;year&gt;2020&lt;/year&gt;&lt;/dates&gt;&lt;isbn&gt;0012821X&lt;/isbn&gt;&lt;urls&gt;&lt;/urls&gt;&lt;electronic-resource-num&gt;10.1016/j.epsl.2020.116403&lt;/electronic-resource-num&gt;&lt;research-notes&gt;Mg isotopes&amp;#xD;dolomite&lt;/research-notes&gt;&lt;/record&gt;&lt;/Cite&gt;&lt;/EndNote&gt;</w:instrTex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separate"/>
            </w:r>
            <w:r w:rsidR="00BF56AF" w:rsidRPr="00BF56AF">
              <w:rPr>
                <w:rFonts w:eastAsia="等线" w:cs="Times New Roman"/>
                <w:noProof/>
                <w:color w:val="000000"/>
                <w:kern w:val="0"/>
                <w:sz w:val="20"/>
                <w:szCs w:val="21"/>
                <w:vertAlign w:val="superscript"/>
              </w:rPr>
              <w:t>17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end"/>
            </w:r>
          </w:p>
        </w:tc>
      </w:tr>
      <w:tr w:rsidR="00233216" w:rsidRPr="00264DA3" w14:paraId="407AD3B0" w14:textId="77777777" w:rsidTr="00233216">
        <w:trPr>
          <w:trHeight w:val="276"/>
        </w:trPr>
        <w:tc>
          <w:tcPr>
            <w:tcW w:w="2122" w:type="dxa"/>
            <w:vAlign w:val="center"/>
            <w:hideMark/>
          </w:tcPr>
          <w:p w14:paraId="163DBEEA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Albian</w:t>
            </w:r>
          </w:p>
        </w:tc>
        <w:tc>
          <w:tcPr>
            <w:tcW w:w="2126" w:type="dxa"/>
            <w:vAlign w:val="center"/>
            <w:hideMark/>
          </w:tcPr>
          <w:p w14:paraId="59D1D3C6" w14:textId="24905E88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Givat</w:t>
            </w:r>
            <w:proofErr w:type="spellEnd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 xml:space="preserve"> </w:t>
            </w: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Yearim</w:t>
            </w:r>
            <w:proofErr w:type="spellEnd"/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Soreq</w:t>
            </w:r>
            <w:proofErr w:type="spellEnd"/>
          </w:p>
        </w:tc>
        <w:tc>
          <w:tcPr>
            <w:tcW w:w="2268" w:type="dxa"/>
            <w:vAlign w:val="center"/>
            <w:hideMark/>
          </w:tcPr>
          <w:p w14:paraId="61B638AE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Levent</w:t>
            </w:r>
            <w:proofErr w:type="spellEnd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 xml:space="preserve"> Margin</w:t>
            </w:r>
          </w:p>
        </w:tc>
        <w:tc>
          <w:tcPr>
            <w:tcW w:w="1134" w:type="dxa"/>
            <w:vAlign w:val="center"/>
            <w:hideMark/>
          </w:tcPr>
          <w:p w14:paraId="26A95EAD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=53</w:t>
            </w:r>
          </w:p>
        </w:tc>
        <w:tc>
          <w:tcPr>
            <w:tcW w:w="646" w:type="dxa"/>
            <w:vAlign w:val="center"/>
            <w:hideMark/>
          </w:tcPr>
          <w:p w14:paraId="4AA1E92A" w14:textId="69B498CC" w:rsidR="00264DA3" w:rsidRPr="00264DA3" w:rsidRDefault="00233216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begin"/>
            </w:r>
            <w:r w:rsidR="00BF56AF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instrText xml:space="preserve"> ADDIN EN.CITE &lt;EndNote&gt;&lt;Cite&gt;&lt;Author&gt;Li&lt;/Author&gt;&lt;Year&gt;2019&lt;/Year&gt;&lt;RecNum&gt;1347&lt;/RecNum&gt;&lt;DisplayText&gt;&lt;style face="superscript"&gt;18&lt;/style&gt;&lt;/DisplayText&gt;&lt;record&gt;&lt;rec-number&gt;1347&lt;/rec-number&gt;&lt;foreign-keys&gt;&lt;key app="EN" db-id="rd2ra0zz6sftfjepreux9ex2v0x9vrspserw" timestamp="1626601828" guid="fb729c9b-50bc-4c53-8e67-dcc241421ec5"&gt;1347&lt;/key&gt;&lt;/foreign-keys&gt;&lt;ref-type name="Journal Article"&gt;17&lt;/ref-type&gt;&lt;contributors&gt;&lt;authors&gt;&lt;author&gt;Li, Weiqiang&lt;/author&gt;&lt;author&gt;Bialik, Or M.&lt;/author&gt;&lt;author&gt;Wang, Xiaomin&lt;/author&gt;&lt;author&gt;Yang, Tao&lt;/author&gt;&lt;author&gt;Hu, Zhongya&lt;/author&gt;&lt;author&gt;Huang, Qingyu&lt;/author&gt;&lt;author&gt;Zhao, Shugao&lt;/author&gt;&lt;author&gt;Waldmann, Nicolas D.&lt;/author&gt;&lt;/authors&gt;&lt;/contributors&gt;&lt;titles&gt;&lt;title&gt;Effects of early diagenesis on Mg isotopes in dolomite: The roles of Mn(IV)-reduction and recrystallization&lt;/title&gt;&lt;secondary-title&gt;Geochimica et Cosmochimica Acta&lt;/secondary-title&gt;&lt;/titles&gt;&lt;periodical&gt;&lt;full-title&gt;Geochimica et Cosmochimica Acta&lt;/full-title&gt;&lt;/periodical&gt;&lt;pages&gt;1-17&lt;/pages&gt;&lt;volume&gt;250&lt;/volume&gt;&lt;section&gt;1&lt;/section&gt;&lt;dates&gt;&lt;year&gt;2019&lt;/year&gt;&lt;/dates&gt;&lt;isbn&gt;00167037&lt;/isbn&gt;&lt;urls&gt;&lt;/urls&gt;&lt;electronic-resource-num&gt;10.1016/j.gca.2019.01.029&lt;/electronic-resource-num&gt;&lt;research-notes&gt;Mn cycle&amp;#xD;Mg isotopes&amp;#xD;dolomite&lt;/research-notes&gt;&lt;/record&gt;&lt;/Cite&gt;&lt;/EndNote&gt;</w:instrTex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separate"/>
            </w:r>
            <w:r w:rsidR="00BF56AF" w:rsidRPr="00BF56AF">
              <w:rPr>
                <w:rFonts w:eastAsia="等线" w:cs="Times New Roman"/>
                <w:noProof/>
                <w:color w:val="000000"/>
                <w:kern w:val="0"/>
                <w:sz w:val="20"/>
                <w:szCs w:val="21"/>
                <w:vertAlign w:val="superscript"/>
              </w:rPr>
              <w:t>18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end"/>
            </w:r>
          </w:p>
        </w:tc>
      </w:tr>
      <w:tr w:rsidR="00233216" w:rsidRPr="00264DA3" w14:paraId="31650854" w14:textId="77777777" w:rsidTr="00233216">
        <w:trPr>
          <w:trHeight w:val="276"/>
        </w:trPr>
        <w:tc>
          <w:tcPr>
            <w:tcW w:w="2122" w:type="dxa"/>
            <w:vAlign w:val="center"/>
            <w:hideMark/>
          </w:tcPr>
          <w:p w14:paraId="4317E233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lastRenderedPageBreak/>
              <w:t>Miocene</w:t>
            </w:r>
          </w:p>
        </w:tc>
        <w:tc>
          <w:tcPr>
            <w:tcW w:w="2126" w:type="dxa"/>
            <w:vAlign w:val="center"/>
            <w:hideMark/>
          </w:tcPr>
          <w:p w14:paraId="064DA183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Monterey</w:t>
            </w:r>
          </w:p>
        </w:tc>
        <w:tc>
          <w:tcPr>
            <w:tcW w:w="2268" w:type="dxa"/>
            <w:vAlign w:val="center"/>
            <w:hideMark/>
          </w:tcPr>
          <w:p w14:paraId="6B39D00A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Southern California</w:t>
            </w:r>
          </w:p>
        </w:tc>
        <w:tc>
          <w:tcPr>
            <w:tcW w:w="1134" w:type="dxa"/>
            <w:vAlign w:val="center"/>
            <w:hideMark/>
          </w:tcPr>
          <w:p w14:paraId="23EF0B57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=80</w:t>
            </w:r>
          </w:p>
        </w:tc>
        <w:tc>
          <w:tcPr>
            <w:tcW w:w="646" w:type="dxa"/>
            <w:vAlign w:val="center"/>
            <w:hideMark/>
          </w:tcPr>
          <w:p w14:paraId="2492DE40" w14:textId="6D97FAA1" w:rsidR="00264DA3" w:rsidRPr="00264DA3" w:rsidRDefault="00233216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begin"/>
            </w:r>
            <w:r w:rsidR="00BF56AF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instrText xml:space="preserve"> ADDIN EN.CITE &lt;EndNote&gt;&lt;Cite&gt;&lt;Author&gt;Blättler&lt;/Author&gt;&lt;Year&gt;2015&lt;/Year&gt;&lt;RecNum&gt;1348&lt;/RecNum&gt;&lt;DisplayText&gt;&lt;style face="superscript"&gt;19&lt;/style&gt;&lt;/DisplayText&gt;&lt;record&gt;&lt;rec-number&gt;1348&lt;/rec-number&gt;&lt;foreign-keys&gt;&lt;key app="EN" db-id="rd2ra0zz6sftfjepreux9ex2v0x9vrspserw" timestamp="1626602071" guid="f517200f-11c2-467f-bf6a-1fda679bea4b"&gt;1348&lt;/key&gt;&lt;/foreign-keys&gt;&lt;ref-type name="Journal Article"&gt;17&lt;/ref-type&gt;&lt;contributors&gt;&lt;authors&gt;&lt;author&gt;Blättler, Clara L.&lt;/author&gt;&lt;author&gt;Miller, Nathaniel R.&lt;/author&gt;&lt;author&gt;Higgins, John A.&lt;/author&gt;&lt;/authors&gt;&lt;/contributors&gt;&lt;titles&gt;&lt;title&gt;Mg and Ca isotope signatures of authigenic dolomite in siliceous deep-sea sediments&lt;/title&gt;&lt;secondary-title&gt;Earth and Planetary Science Letters&lt;/secondary-title&gt;&lt;/titles&gt;&lt;periodical&gt;&lt;full-title&gt;Earth and Planetary Science Letters&lt;/full-title&gt;&lt;/periodical&gt;&lt;pages&gt;32-42&lt;/pages&gt;&lt;volume&gt;419&lt;/volume&gt;&lt;section&gt;32&lt;/section&gt;&lt;dates&gt;&lt;year&gt;2015&lt;/year&gt;&lt;/dates&gt;&lt;isbn&gt;0012821X&lt;/isbn&gt;&lt;urls&gt;&lt;/urls&gt;&lt;electronic-resource-num&gt;10.1016/j.epsl.2015.03.006&lt;/electronic-resource-num&gt;&lt;research-notes&gt;Mg isotopes&amp;#xD;Ca isotopes&amp;#xD;authigenic carbonate&amp;#xD;authigenic dolomite&lt;/research-notes&gt;&lt;/record&gt;&lt;/Cite&gt;&lt;/EndNote&gt;</w:instrTex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separate"/>
            </w:r>
            <w:r w:rsidR="00BF56AF" w:rsidRPr="00BF56AF">
              <w:rPr>
                <w:rFonts w:eastAsia="等线" w:cs="Times New Roman"/>
                <w:noProof/>
                <w:color w:val="000000"/>
                <w:kern w:val="0"/>
                <w:sz w:val="20"/>
                <w:szCs w:val="21"/>
                <w:vertAlign w:val="superscript"/>
              </w:rPr>
              <w:t>19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end"/>
            </w:r>
          </w:p>
        </w:tc>
      </w:tr>
      <w:tr w:rsidR="00233216" w:rsidRPr="00264DA3" w14:paraId="3D701B10" w14:textId="77777777" w:rsidTr="00233216">
        <w:trPr>
          <w:trHeight w:val="276"/>
        </w:trPr>
        <w:tc>
          <w:tcPr>
            <w:tcW w:w="2122" w:type="dxa"/>
            <w:vAlign w:val="center"/>
            <w:hideMark/>
          </w:tcPr>
          <w:p w14:paraId="0BFD5882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Modern</w:t>
            </w:r>
          </w:p>
        </w:tc>
        <w:tc>
          <w:tcPr>
            <w:tcW w:w="2126" w:type="dxa"/>
            <w:vAlign w:val="center"/>
            <w:hideMark/>
          </w:tcPr>
          <w:p w14:paraId="11392C7A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Dohat</w:t>
            </w:r>
            <w:proofErr w:type="spellEnd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 xml:space="preserve"> </w:t>
            </w: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Faishakh</w:t>
            </w:r>
            <w:proofErr w:type="spellEnd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 xml:space="preserve"> Sabkha</w:t>
            </w:r>
          </w:p>
        </w:tc>
        <w:tc>
          <w:tcPr>
            <w:tcW w:w="2268" w:type="dxa"/>
            <w:vAlign w:val="center"/>
            <w:hideMark/>
          </w:tcPr>
          <w:p w14:paraId="596BEF1A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Qatar</w:t>
            </w:r>
          </w:p>
        </w:tc>
        <w:tc>
          <w:tcPr>
            <w:tcW w:w="1134" w:type="dxa"/>
            <w:vAlign w:val="center"/>
            <w:hideMark/>
          </w:tcPr>
          <w:p w14:paraId="1CC0ADC9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=14</w:t>
            </w:r>
          </w:p>
        </w:tc>
        <w:tc>
          <w:tcPr>
            <w:tcW w:w="646" w:type="dxa"/>
            <w:vAlign w:val="center"/>
            <w:hideMark/>
          </w:tcPr>
          <w:p w14:paraId="26D7BCBB" w14:textId="0DC2C5B7" w:rsidR="00264DA3" w:rsidRPr="00264DA3" w:rsidRDefault="00233216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begin"/>
            </w:r>
            <w:r w:rsidR="00BF56AF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instrText xml:space="preserve"> ADDIN EN.CITE &lt;EndNote&gt;&lt;Cite&gt;&lt;Author&gt;Shalev&lt;/Author&gt;&lt;Year&gt;2020&lt;/Year&gt;&lt;RecNum&gt;793&lt;/RecNum&gt;&lt;DisplayText&gt;&lt;style face="superscript"&gt;20&lt;/style&gt;&lt;/DisplayText&gt;&lt;record&gt;&lt;rec-number&gt;793&lt;/rec-number&gt;&lt;foreign-keys&gt;&lt;key app="EN" db-id="rd2ra0zz6sftfjepreux9ex2v0x9vrspserw" timestamp="1615898368" guid="6e8e8e6b-9e8e-4c79-9338-18e9472aeccf"&gt;793&lt;/key&gt;&lt;/foreign-keys&gt;&lt;ref-type name="Journal Article"&gt;17&lt;/ref-type&gt;&lt;contributors&gt;&lt;authors&gt;&lt;author&gt;Shalev, Netta&lt;/author&gt;&lt;author&gt;Bontognali, Tomaso R. R.&lt;/author&gt;&lt;author&gt;Vance, Derek&lt;/author&gt;&lt;/authors&gt;&lt;/contributors&gt;&lt;titles&gt;&lt;title&gt;Sabkha dolomite as an archive for the magnesium isotope composition of seawater&lt;/title&gt;&lt;secondary-title&gt;Geology&lt;/secondary-title&gt;&lt;/titles&gt;&lt;periodical&gt;&lt;full-title&gt;Geology&lt;/full-title&gt;&lt;/periodical&gt;&lt;pages&gt;253-257&lt;/pages&gt;&lt;volume&gt;49&lt;/volume&gt;&lt;number&gt;3&lt;/number&gt;&lt;section&gt;253&lt;/section&gt;&lt;dates&gt;&lt;year&gt;2020&lt;/year&gt;&lt;/dates&gt;&lt;isbn&gt;0091-7613&amp;#xD;1943-2682&lt;/isbn&gt;&lt;urls&gt;&lt;/urls&gt;&lt;electronic-resource-num&gt;10.1130/g47973.1&lt;/electronic-resource-num&gt;&lt;research-notes&gt;dolomite&amp;#xD;Mg isotopes&amp;#xD;modern&lt;/research-notes&gt;&lt;/record&gt;&lt;/Cite&gt;&lt;/EndNote&gt;</w:instrTex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separate"/>
            </w:r>
            <w:r w:rsidR="00BF56AF" w:rsidRPr="00BF56AF">
              <w:rPr>
                <w:rFonts w:eastAsia="等线" w:cs="Times New Roman"/>
                <w:noProof/>
                <w:color w:val="000000"/>
                <w:kern w:val="0"/>
                <w:sz w:val="20"/>
                <w:szCs w:val="21"/>
                <w:vertAlign w:val="superscript"/>
              </w:rPr>
              <w:t>20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end"/>
            </w:r>
          </w:p>
        </w:tc>
      </w:tr>
      <w:tr w:rsidR="00233216" w:rsidRPr="00264DA3" w14:paraId="1E22CC24" w14:textId="77777777" w:rsidTr="00233216">
        <w:trPr>
          <w:trHeight w:val="552"/>
        </w:trPr>
        <w:tc>
          <w:tcPr>
            <w:tcW w:w="2122" w:type="dxa"/>
            <w:vAlign w:val="center"/>
            <w:hideMark/>
          </w:tcPr>
          <w:p w14:paraId="10CB1972" w14:textId="29E7196B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Cenomanian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Middle Jurassic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 xml:space="preserve"> Neoproterozoic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</w:p>
        </w:tc>
        <w:tc>
          <w:tcPr>
            <w:tcW w:w="2126" w:type="dxa"/>
            <w:vAlign w:val="center"/>
            <w:hideMark/>
          </w:tcPr>
          <w:p w14:paraId="5A9BDBB7" w14:textId="351ACC53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Weradim</w:t>
            </w:r>
            <w:proofErr w:type="spellEnd"/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Hermon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Lesser Himalaya</w:t>
            </w:r>
          </w:p>
        </w:tc>
        <w:tc>
          <w:tcPr>
            <w:tcW w:w="2268" w:type="dxa"/>
            <w:vAlign w:val="center"/>
            <w:hideMark/>
          </w:tcPr>
          <w:p w14:paraId="2848E941" w14:textId="01108E02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Soreq</w:t>
            </w:r>
            <w:proofErr w:type="spellEnd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Mizpe</w:t>
            </w:r>
            <w:proofErr w:type="spellEnd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 xml:space="preserve"> </w:t>
            </w: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Shlagim</w:t>
            </w:r>
            <w:proofErr w:type="spellEnd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Central Nepal</w:t>
            </w:r>
          </w:p>
        </w:tc>
        <w:tc>
          <w:tcPr>
            <w:tcW w:w="1134" w:type="dxa"/>
            <w:vAlign w:val="center"/>
            <w:hideMark/>
          </w:tcPr>
          <w:p w14:paraId="10291A10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=5</w:t>
            </w:r>
          </w:p>
        </w:tc>
        <w:tc>
          <w:tcPr>
            <w:tcW w:w="646" w:type="dxa"/>
            <w:vAlign w:val="center"/>
            <w:hideMark/>
          </w:tcPr>
          <w:p w14:paraId="13D99B2D" w14:textId="380133EC" w:rsidR="00264DA3" w:rsidRPr="00264DA3" w:rsidRDefault="00233216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begin"/>
            </w:r>
            <w:r w:rsidR="00BF56AF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instrText xml:space="preserve"> ADDIN EN.CITE &lt;EndNote&gt;&lt;Cite&gt;&lt;Author&gt;Galy&lt;/Author&gt;&lt;Year&gt;2002&lt;/Year&gt;&lt;RecNum&gt;1339&lt;/RecNum&gt;&lt;DisplayText&gt;&lt;style face="superscript"&gt;21&lt;/style&gt;&lt;/DisplayText&gt;&lt;record&gt;&lt;rec-number&gt;1339&lt;/rec-number&gt;&lt;foreign-keys&gt;&lt;key app="EN" db-id="rd2ra0zz6sftfjepreux9ex2v0x9vrspserw" timestamp="1626548138" guid="efe6d7ac-dfa9-4462-8267-dc63ff108f1b"&gt;1339&lt;/key&gt;&lt;/foreign-keys&gt;&lt;ref-type name="Journal Article"&gt;17&lt;/ref-type&gt;&lt;contributors&gt;&lt;authors&gt;&lt;author&gt;Galy, Albert&lt;/author&gt;&lt;author&gt;Bar-Matthews, Miryam&lt;/author&gt;&lt;author&gt;Halicz, Ludwik&lt;/author&gt;&lt;author&gt;O&amp;apos;Nion, R. Keith&lt;/author&gt;&lt;/authors&gt;&lt;/contributors&gt;&lt;titles&gt;&lt;title&gt;Mg isotopic composition of carbonate: insight from speleothem formation&lt;/title&gt;&lt;secondary-title&gt;Earth and Planetary Science Letters&lt;/secondary-title&gt;&lt;/titles&gt;&lt;periodical&gt;&lt;full-title&gt;Earth and Planetary Science Letters&lt;/full-title&gt;&lt;/periodical&gt;&lt;pages&gt;105-115&lt;/pages&gt;&lt;volume&gt;201&lt;/volume&gt;&lt;number&gt;1&lt;/number&gt;&lt;dates&gt;&lt;year&gt;2002&lt;/year&gt;&lt;/dates&gt;&lt;urls&gt;&lt;/urls&gt;&lt;research-notes&gt;Mg isotopes&lt;/research-notes&gt;&lt;/record&gt;&lt;/Cite&gt;&lt;/EndNote&gt;</w:instrTex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separate"/>
            </w:r>
            <w:r w:rsidR="00BF56AF" w:rsidRPr="00BF56AF">
              <w:rPr>
                <w:rFonts w:eastAsia="等线" w:cs="Times New Roman"/>
                <w:noProof/>
                <w:color w:val="000000"/>
                <w:kern w:val="0"/>
                <w:sz w:val="20"/>
                <w:szCs w:val="21"/>
                <w:vertAlign w:val="superscript"/>
              </w:rPr>
              <w:t>21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end"/>
            </w:r>
          </w:p>
        </w:tc>
      </w:tr>
      <w:tr w:rsidR="00233216" w:rsidRPr="00264DA3" w14:paraId="44BFA440" w14:textId="77777777" w:rsidTr="00233216">
        <w:trPr>
          <w:trHeight w:val="552"/>
        </w:trPr>
        <w:tc>
          <w:tcPr>
            <w:tcW w:w="2122" w:type="dxa"/>
            <w:vAlign w:val="center"/>
            <w:hideMark/>
          </w:tcPr>
          <w:p w14:paraId="37FE3CCC" w14:textId="037C5E59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Upper Ordovician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Lower Devonian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Lower Silurian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</w:p>
        </w:tc>
        <w:tc>
          <w:tcPr>
            <w:tcW w:w="2126" w:type="dxa"/>
            <w:vAlign w:val="center"/>
            <w:hideMark/>
          </w:tcPr>
          <w:p w14:paraId="2F6F2F09" w14:textId="34AC283F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Deschambault</w:t>
            </w:r>
            <w:proofErr w:type="spellEnd"/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Sayabec</w:t>
            </w:r>
            <w:proofErr w:type="spellEnd"/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La Vielle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West Point</w:t>
            </w:r>
          </w:p>
        </w:tc>
        <w:tc>
          <w:tcPr>
            <w:tcW w:w="2268" w:type="dxa"/>
            <w:vAlign w:val="center"/>
            <w:hideMark/>
          </w:tcPr>
          <w:p w14:paraId="576C2656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Canada</w:t>
            </w:r>
          </w:p>
        </w:tc>
        <w:tc>
          <w:tcPr>
            <w:tcW w:w="1134" w:type="dxa"/>
            <w:vAlign w:val="center"/>
            <w:hideMark/>
          </w:tcPr>
          <w:p w14:paraId="6B07A8AD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=16</w:t>
            </w:r>
          </w:p>
        </w:tc>
        <w:tc>
          <w:tcPr>
            <w:tcW w:w="646" w:type="dxa"/>
            <w:vAlign w:val="center"/>
            <w:hideMark/>
          </w:tcPr>
          <w:p w14:paraId="1FDEE338" w14:textId="5D8F9C80" w:rsidR="00264DA3" w:rsidRPr="00264DA3" w:rsidRDefault="00233216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begin"/>
            </w:r>
            <w:r w:rsidR="00BF56AF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instrText xml:space="preserve"> ADDIN EN.CITE &lt;EndNote&gt;&lt;Cite&gt;&lt;Author&gt;Lavoie&lt;/Author&gt;&lt;Year&gt;2014&lt;/Year&gt;&lt;RecNum&gt;1435&lt;/RecNum&gt;&lt;DisplayText&gt;&lt;style face="superscript"&gt;22&lt;/style&gt;&lt;/DisplayText&gt;&lt;record&gt;&lt;rec-number&gt;1435&lt;/rec-number&gt;&lt;foreign-keys&gt;&lt;key app="EN" db-id="rd2ra0zz6sftfjepreux9ex2v0x9vrspserw" timestamp="1628843752" guid="0ff550a2-f754-4f38-9044-99dfdab7324c"&gt;1435&lt;/key&gt;&lt;/foreign-keys&gt;&lt;ref-type name="Journal Article"&gt;17&lt;/ref-type&gt;&lt;contributors&gt;&lt;authors&gt;&lt;author&gt;Lavoie, Denis&lt;/author&gt;&lt;author&gt;Jackson, Simon&lt;/author&gt;&lt;author&gt;Girard, Isabelle&lt;/author&gt;&lt;/authors&gt;&lt;/contributors&gt;&lt;titles&gt;&lt;title&gt;Magnesium isotopes in high-temperature saddle dolomite cements in the lower Paleozoic of Canada&lt;/title&gt;&lt;secondary-title&gt;Sedimentary Geology&lt;/secondary-title&gt;&lt;/titles&gt;&lt;periodical&gt;&lt;full-title&gt;Sedimentary Geology&lt;/full-title&gt;&lt;/periodical&gt;&lt;pages&gt;58-68&lt;/pages&gt;&lt;volume&gt;305&lt;/volume&gt;&lt;section&gt;58&lt;/section&gt;&lt;dates&gt;&lt;year&gt;2014&lt;/year&gt;&lt;/dates&gt;&lt;isbn&gt;00370738&lt;/isbn&gt;&lt;urls&gt;&lt;/urls&gt;&lt;electronic-resource-num&gt;10.1016/j.sedgeo.2014.03.002&lt;/electronic-resource-num&gt;&lt;research-notes&gt;Mg isotopes&amp;#xD;dolomite&amp;#xD;Paleozoic&lt;/research-notes&gt;&lt;/record&gt;&lt;/Cite&gt;&lt;/EndNote&gt;</w:instrTex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separate"/>
            </w:r>
            <w:r w:rsidR="00BF56AF" w:rsidRPr="00BF56AF">
              <w:rPr>
                <w:rFonts w:eastAsia="等线" w:cs="Times New Roman"/>
                <w:noProof/>
                <w:color w:val="000000"/>
                <w:kern w:val="0"/>
                <w:sz w:val="20"/>
                <w:szCs w:val="21"/>
                <w:vertAlign w:val="superscript"/>
              </w:rPr>
              <w:t>22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end"/>
            </w:r>
          </w:p>
        </w:tc>
      </w:tr>
      <w:tr w:rsidR="00233216" w:rsidRPr="00264DA3" w14:paraId="12DB46EE" w14:textId="77777777" w:rsidTr="00233216">
        <w:trPr>
          <w:trHeight w:val="276"/>
        </w:trPr>
        <w:tc>
          <w:tcPr>
            <w:tcW w:w="2122" w:type="dxa"/>
            <w:vAlign w:val="center"/>
            <w:hideMark/>
          </w:tcPr>
          <w:p w14:paraId="070CFAFA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Miocene to Quaternary</w:t>
            </w:r>
          </w:p>
        </w:tc>
        <w:tc>
          <w:tcPr>
            <w:tcW w:w="2126" w:type="dxa"/>
            <w:vAlign w:val="center"/>
            <w:hideMark/>
          </w:tcPr>
          <w:p w14:paraId="1805067D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-</w:t>
            </w:r>
          </w:p>
        </w:tc>
        <w:tc>
          <w:tcPr>
            <w:tcW w:w="2268" w:type="dxa"/>
            <w:vAlign w:val="center"/>
            <w:hideMark/>
          </w:tcPr>
          <w:p w14:paraId="5CCE2AFA" w14:textId="4B90BD5F" w:rsid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ODP Site 1230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</w:p>
          <w:p w14:paraId="13D6AFB2" w14:textId="4E477CBC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 xml:space="preserve">ODP </w:t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Site 685</w:t>
            </w:r>
          </w:p>
        </w:tc>
        <w:tc>
          <w:tcPr>
            <w:tcW w:w="1134" w:type="dxa"/>
            <w:vAlign w:val="center"/>
            <w:hideMark/>
          </w:tcPr>
          <w:p w14:paraId="2E1F01AD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=8</w:t>
            </w:r>
          </w:p>
        </w:tc>
        <w:tc>
          <w:tcPr>
            <w:tcW w:w="646" w:type="dxa"/>
            <w:vAlign w:val="center"/>
            <w:hideMark/>
          </w:tcPr>
          <w:p w14:paraId="769024A8" w14:textId="6CB25830" w:rsidR="00264DA3" w:rsidRPr="00264DA3" w:rsidRDefault="00233216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begin"/>
            </w:r>
            <w:r w:rsidR="00BF56AF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instrText xml:space="preserve"> ADDIN EN.CITE &lt;EndNote&gt;&lt;Cite&gt;&lt;Author&gt;Mavromatis&lt;/Author&gt;&lt;Year&gt;2014&lt;/Year&gt;&lt;RecNum&gt;1469&lt;/RecNum&gt;&lt;DisplayText&gt;&lt;style face="superscript"&gt;23&lt;/style&gt;&lt;/DisplayText&gt;&lt;record&gt;&lt;rec-number&gt;1469&lt;/rec-number&gt;&lt;foreign-keys&gt;&lt;key app="EN" db-id="rd2ra0zz6sftfjepreux9ex2v0x9vrspserw" timestamp="1631618754" guid="0bee3dad-7126-4839-b2fb-7f64eaa0a5a9"&gt;1469&lt;/key&gt;&lt;/foreign-keys&gt;&lt;ref-type name="Journal Article"&gt;17&lt;/ref-type&gt;&lt;contributors&gt;&lt;authors&gt;&lt;author&gt;Mavromatis, Vasileios&lt;/author&gt;&lt;author&gt;Meister, Patrick&lt;/author&gt;&lt;author&gt;Oelkers, Eric H.&lt;/author&gt;&lt;/authors&gt;&lt;/contributors&gt;&lt;titles&gt;&lt;title&gt;Using stable Mg isotopes to distinguish dolomite formation mechanisms: A case study from the Peru Margin&lt;/title&gt;&lt;secondary-title&gt;Chemical Geology&lt;/secondary-title&gt;&lt;/titles&gt;&lt;periodical&gt;&lt;full-title&gt;Chemical Geology&lt;/full-title&gt;&lt;/periodical&gt;&lt;pages&gt;84-91&lt;/pages&gt;&lt;volume&gt;385&lt;/volume&gt;&lt;section&gt;84&lt;/section&gt;&lt;dates&gt;&lt;year&gt;2014&lt;/year&gt;&lt;/dates&gt;&lt;isbn&gt;00092541&lt;/isbn&gt;&lt;urls&gt;&lt;/urls&gt;&lt;electronic-resource-num&gt;10.1016/j.chemgeo.2014.07.019&lt;/electronic-resource-num&gt;&lt;research-notes&gt;Mg isotopes&amp;#xD;dolomite&amp;#xD;modern&lt;/research-notes&gt;&lt;/record&gt;&lt;/Cite&gt;&lt;/EndNote&gt;</w:instrTex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separate"/>
            </w:r>
            <w:r w:rsidR="00BF56AF" w:rsidRPr="00BF56AF">
              <w:rPr>
                <w:rFonts w:eastAsia="等线" w:cs="Times New Roman"/>
                <w:noProof/>
                <w:color w:val="000000"/>
                <w:kern w:val="0"/>
                <w:sz w:val="20"/>
                <w:szCs w:val="21"/>
                <w:vertAlign w:val="superscript"/>
              </w:rPr>
              <w:t>23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end"/>
            </w:r>
          </w:p>
        </w:tc>
      </w:tr>
      <w:tr w:rsidR="00233216" w:rsidRPr="00264DA3" w14:paraId="4E3263E7" w14:textId="77777777" w:rsidTr="00233216">
        <w:trPr>
          <w:trHeight w:val="552"/>
        </w:trPr>
        <w:tc>
          <w:tcPr>
            <w:tcW w:w="2122" w:type="dxa"/>
            <w:vAlign w:val="center"/>
            <w:hideMark/>
          </w:tcPr>
          <w:p w14:paraId="013CE2B8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Miocene to Quaternary</w:t>
            </w:r>
          </w:p>
        </w:tc>
        <w:tc>
          <w:tcPr>
            <w:tcW w:w="2126" w:type="dxa"/>
            <w:vAlign w:val="center"/>
            <w:hideMark/>
          </w:tcPr>
          <w:p w14:paraId="17D2608C" w14:textId="4AEEB675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Sanya</w:t>
            </w:r>
            <w:proofErr w:type="spellEnd"/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Meishan</w:t>
            </w:r>
            <w:proofErr w:type="spellEnd"/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Huangliu</w:t>
            </w:r>
            <w:proofErr w:type="spellEnd"/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Yinggehai</w:t>
            </w:r>
            <w:proofErr w:type="spellEnd"/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</w:p>
        </w:tc>
        <w:tc>
          <w:tcPr>
            <w:tcW w:w="2268" w:type="dxa"/>
            <w:vAlign w:val="center"/>
            <w:hideMark/>
          </w:tcPr>
          <w:p w14:paraId="7CCE9B12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South China Sea</w:t>
            </w:r>
          </w:p>
        </w:tc>
        <w:tc>
          <w:tcPr>
            <w:tcW w:w="1134" w:type="dxa"/>
            <w:vAlign w:val="center"/>
            <w:hideMark/>
          </w:tcPr>
          <w:p w14:paraId="1D20006F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=41</w:t>
            </w:r>
          </w:p>
        </w:tc>
        <w:tc>
          <w:tcPr>
            <w:tcW w:w="646" w:type="dxa"/>
            <w:vAlign w:val="center"/>
            <w:hideMark/>
          </w:tcPr>
          <w:p w14:paraId="6FBD59FE" w14:textId="0CABA67A" w:rsidR="00264DA3" w:rsidRPr="00264DA3" w:rsidRDefault="00233216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begin"/>
            </w:r>
            <w:r w:rsidR="00BF56AF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instrText xml:space="preserve"> ADDIN EN.CITE &lt;EndNote&gt;&lt;Cite&gt;&lt;Author&gt;Hu&lt;/Author&gt;&lt;Year&gt;2022&lt;/Year&gt;&lt;RecNum&gt;2468&lt;/RecNum&gt;&lt;DisplayText&gt;&lt;style face="superscript"&gt;24&lt;/style&gt;&lt;/DisplayText&gt;&lt;record&gt;&lt;rec-number&gt;2468&lt;/rec-number&gt;&lt;foreign-keys&gt;&lt;key app="EN" db-id="rd2ra0zz6sftfjepreux9ex2v0x9vrspserw" timestamp="1661665142" guid="52006bde-e95e-4c72-9bc2-7b3274cbe3c0"&gt;2468&lt;/key&gt;&lt;/foreign-keys&gt;&lt;ref-type name="Journal Article"&gt;17&lt;/ref-type&gt;&lt;contributors&gt;&lt;authors&gt;&lt;author&gt;Hu, Zhongya&lt;/author&gt;&lt;author&gt;Shi, Zhiqiang&lt;/author&gt;&lt;author&gt;Li, Gaojun&lt;/author&gt;&lt;author&gt;Xia, Zhiguang&lt;/author&gt;&lt;author&gt;Yi, Liang&lt;/author&gt;&lt;author&gt;Liu, Chuan&lt;/author&gt;&lt;author&gt;Li, Weiqiang&lt;/author&gt;&lt;/authors&gt;&lt;/contributors&gt;&lt;titles&gt;&lt;title&gt;The Cenozoic Seawater Conundrum: New constraints from Mg isotopes in island dolostones&lt;/title&gt;&lt;secondary-title&gt;Earth and Planetary Science Letters&lt;/secondary-title&gt;&lt;/titles&gt;&lt;periodical&gt;&lt;full-title&gt;Earth and Planetary Science Letters&lt;/full-title&gt;&lt;/periodical&gt;&lt;pages&gt;117755&lt;/pages&gt;&lt;volume&gt;595&lt;/volume&gt;&lt;section&gt;117755&lt;/section&gt;&lt;dates&gt;&lt;year&gt;2022&lt;/year&gt;&lt;/dates&gt;&lt;isbn&gt;0012821X&lt;/isbn&gt;&lt;urls&gt;&lt;/urls&gt;&lt;electronic-resource-num&gt;10.1016/j.epsl.2022.117755&lt;/electronic-resource-num&gt;&lt;research-notes&gt;Mg isotopes&amp;#xD;Cenozoic&amp;#xD;dolomite&lt;/research-notes&gt;&lt;/record&gt;&lt;/Cite&gt;&lt;/EndNote&gt;</w:instrTex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separate"/>
            </w:r>
            <w:r w:rsidR="00BF56AF" w:rsidRPr="00BF56AF">
              <w:rPr>
                <w:rFonts w:eastAsia="等线" w:cs="Times New Roman"/>
                <w:noProof/>
                <w:color w:val="000000"/>
                <w:kern w:val="0"/>
                <w:sz w:val="20"/>
                <w:szCs w:val="21"/>
                <w:vertAlign w:val="superscript"/>
              </w:rPr>
              <w:t>24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end"/>
            </w:r>
          </w:p>
        </w:tc>
      </w:tr>
      <w:tr w:rsidR="00233216" w:rsidRPr="00264DA3" w14:paraId="1E8BDE07" w14:textId="77777777" w:rsidTr="00233216">
        <w:trPr>
          <w:trHeight w:val="552"/>
        </w:trPr>
        <w:tc>
          <w:tcPr>
            <w:tcW w:w="2122" w:type="dxa"/>
            <w:vAlign w:val="center"/>
            <w:hideMark/>
          </w:tcPr>
          <w:p w14:paraId="7E2F6DDB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Late Miocene to Pliocene</w:t>
            </w:r>
          </w:p>
        </w:tc>
        <w:tc>
          <w:tcPr>
            <w:tcW w:w="2126" w:type="dxa"/>
            <w:vAlign w:val="center"/>
            <w:hideMark/>
          </w:tcPr>
          <w:p w14:paraId="7C965BB2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-</w:t>
            </w:r>
          </w:p>
        </w:tc>
        <w:tc>
          <w:tcPr>
            <w:tcW w:w="2268" w:type="dxa"/>
            <w:vAlign w:val="center"/>
            <w:hideMark/>
          </w:tcPr>
          <w:p w14:paraId="2F48C6A8" w14:textId="51585A36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ODP Leg 166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San Salvador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Bahamas</w:t>
            </w:r>
          </w:p>
        </w:tc>
        <w:tc>
          <w:tcPr>
            <w:tcW w:w="1134" w:type="dxa"/>
            <w:vAlign w:val="center"/>
            <w:hideMark/>
          </w:tcPr>
          <w:p w14:paraId="15F9F2C6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=39</w:t>
            </w:r>
          </w:p>
        </w:tc>
        <w:tc>
          <w:tcPr>
            <w:tcW w:w="646" w:type="dxa"/>
            <w:vAlign w:val="center"/>
            <w:hideMark/>
          </w:tcPr>
          <w:p w14:paraId="30E3644E" w14:textId="773C785E" w:rsidR="00264DA3" w:rsidRPr="00264DA3" w:rsidRDefault="00233216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begin"/>
            </w:r>
            <w:r w:rsidR="00BF56AF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instrText xml:space="preserve"> ADDIN EN.CITE &lt;EndNote&gt;&lt;Cite&gt;&lt;Author&gt;Ahm&lt;/Author&gt;&lt;Year&gt;2018&lt;/Year&gt;&lt;RecNum&gt;69&lt;/RecNum&gt;&lt;DisplayText&gt;&lt;style face="superscript"&gt;25&lt;/style&gt;&lt;/DisplayText&gt;&lt;record&gt;&lt;rec-number&gt;69&lt;/rec-number&gt;&lt;foreign-keys&gt;&lt;key app="EN" db-id="rd2ra0zz6sftfjepreux9ex2v0x9vrspserw" timestamp="1554723476" guid="e6f4b25c-310b-41df-9346-7f29d2079b84"&gt;69&lt;/key&gt;&lt;/foreign-keys&gt;&lt;ref-type name="Journal Article"&gt;17&lt;/ref-type&gt;&lt;contributors&gt;&lt;authors&gt;&lt;author&gt;Ahm, Anne-Sofie C.&lt;/author&gt;&lt;author&gt;Bjerrum, Christian J.&lt;/author&gt;&lt;author&gt;Blättler, Clara L.&lt;/author&gt;&lt;author&gt;Swart, Peter K.&lt;/author&gt;&lt;author&gt;Higgins, John A.&lt;/author&gt;&lt;/authors&gt;&lt;/contributors&gt;&lt;titles&gt;&lt;title&gt;Quantifying early marine diagenesis in shallow-water carbonate sediments&lt;/title&gt;&lt;secondary-title&gt;Geochimica et Cosmochimica Acta&lt;/secondary-title&gt;&lt;/titles&gt;&lt;periodical&gt;&lt;full-title&gt;Geochimica et Cosmochimica Acta&lt;/full-title&gt;&lt;/periodical&gt;&lt;pages&gt;140-159&lt;/pages&gt;&lt;volume&gt;236&lt;/volume&gt;&lt;section&gt;140&lt;/section&gt;&lt;dates&gt;&lt;year&gt;2018&lt;/year&gt;&lt;/dates&gt;&lt;isbn&gt;00167037&lt;/isbn&gt;&lt;urls&gt;&lt;/urls&gt;&lt;electronic-resource-num&gt;10.1016/j.gca.2018.02.042&lt;/electronic-resource-num&gt;&lt;research-notes&gt;early diagenesis&amp;#xD;Mg isotopes&amp;#xD;Ca isotopes&amp;#xD;Sr/Ca&lt;/research-notes&gt;&lt;/record&gt;&lt;/Cite&gt;&lt;/EndNote&gt;</w:instrTex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separate"/>
            </w:r>
            <w:r w:rsidR="00BF56AF" w:rsidRPr="00BF56AF">
              <w:rPr>
                <w:rFonts w:eastAsia="等线" w:cs="Times New Roman"/>
                <w:noProof/>
                <w:color w:val="000000"/>
                <w:kern w:val="0"/>
                <w:sz w:val="20"/>
                <w:szCs w:val="21"/>
                <w:vertAlign w:val="superscript"/>
              </w:rPr>
              <w:t>25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end"/>
            </w:r>
          </w:p>
        </w:tc>
      </w:tr>
      <w:tr w:rsidR="00233216" w:rsidRPr="00264DA3" w14:paraId="22841A89" w14:textId="77777777" w:rsidTr="00233216">
        <w:trPr>
          <w:trHeight w:val="276"/>
        </w:trPr>
        <w:tc>
          <w:tcPr>
            <w:tcW w:w="2122" w:type="dxa"/>
            <w:vAlign w:val="center"/>
            <w:hideMark/>
          </w:tcPr>
          <w:p w14:paraId="76D17646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Late Miocene to Pliocene</w:t>
            </w:r>
          </w:p>
        </w:tc>
        <w:tc>
          <w:tcPr>
            <w:tcW w:w="2126" w:type="dxa"/>
            <w:vAlign w:val="center"/>
            <w:hideMark/>
          </w:tcPr>
          <w:p w14:paraId="5CB3636C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-</w:t>
            </w:r>
          </w:p>
        </w:tc>
        <w:tc>
          <w:tcPr>
            <w:tcW w:w="2268" w:type="dxa"/>
            <w:vAlign w:val="center"/>
            <w:hideMark/>
          </w:tcPr>
          <w:p w14:paraId="68FA1A25" w14:textId="4589B2BE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Clino</w:t>
            </w:r>
            <w:proofErr w:type="spellEnd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 xml:space="preserve"> &amp; </w:t>
            </w: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Unda</w:t>
            </w:r>
            <w:proofErr w:type="spellEnd"/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Bahamas</w:t>
            </w:r>
          </w:p>
        </w:tc>
        <w:tc>
          <w:tcPr>
            <w:tcW w:w="1134" w:type="dxa"/>
            <w:vAlign w:val="center"/>
            <w:hideMark/>
          </w:tcPr>
          <w:p w14:paraId="5DC9FD91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=66</w:t>
            </w:r>
          </w:p>
        </w:tc>
        <w:tc>
          <w:tcPr>
            <w:tcW w:w="646" w:type="dxa"/>
            <w:vAlign w:val="center"/>
            <w:hideMark/>
          </w:tcPr>
          <w:p w14:paraId="291194BF" w14:textId="67A653CA" w:rsidR="00264DA3" w:rsidRPr="00264DA3" w:rsidRDefault="00233216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begin"/>
            </w:r>
            <w:r w:rsidR="00BF56AF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instrText xml:space="preserve"> ADDIN EN.CITE &lt;EndNote&gt;&lt;Cite&gt;&lt;Author&gt;Higgins&lt;/Author&gt;&lt;Year&gt;2018&lt;/Year&gt;&lt;RecNum&gt;1341&lt;/RecNum&gt;&lt;DisplayText&gt;&lt;style face="superscript"&gt;26&lt;/style&gt;&lt;/DisplayText&gt;&lt;record&gt;&lt;rec-number&gt;1341&lt;/rec-number&gt;&lt;foreign-keys&gt;&lt;key app="EN" db-id="rd2ra0zz6sftfjepreux9ex2v0x9vrspserw" timestamp="1626551565" guid="0a1c0d75-6fd3-4563-8b69-965b01ad384c"&gt;1341&lt;/key&gt;&lt;/foreign-keys&gt;&lt;ref-type name="Journal Article"&gt;17&lt;/ref-type&gt;&lt;contributors&gt;&lt;authors&gt;&lt;author&gt;Higgins, J. A.&lt;/author&gt;&lt;author&gt;Blättler, C. L.&lt;/author&gt;&lt;author&gt;Lundstrom, E. A.&lt;/author&gt;&lt;author&gt;Santiago-Ramos, D. P.&lt;/author&gt;&lt;author&gt;Akhtar, A. A.&lt;/author&gt;&lt;author&gt;Crüger Ahm, A. S.&lt;/author&gt;&lt;author&gt;Bialik, O.&lt;/author&gt;&lt;author&gt;Holmden, C.&lt;/author&gt;&lt;author&gt;Bradbury, H.&lt;/author&gt;&lt;author&gt;Murray, S. T.&lt;/author&gt;&lt;author&gt;Swart, P. K.&lt;/author&gt;&lt;/authors&gt;&lt;/contributors&gt;&lt;titles&gt;&lt;title&gt;Mineralogy, early marine diagenesis, and the chemistry of shallow-water carbonate sediments&lt;/title&gt;&lt;secondary-title&gt;Geochimica et Cosmochimica Acta&lt;/secondary-title&gt;&lt;/titles&gt;&lt;periodical&gt;&lt;full-title&gt;Geochimica et Cosmochimica Acta&lt;/full-title&gt;&lt;/periodical&gt;&lt;pages&gt;512-534&lt;/pages&gt;&lt;volume&gt;220&lt;/volume&gt;&lt;section&gt;512&lt;/section&gt;&lt;dates&gt;&lt;year&gt;2018&lt;/year&gt;&lt;/dates&gt;&lt;isbn&gt;00167037&lt;/isbn&gt;&lt;urls&gt;&lt;/urls&gt;&lt;electronic-resource-num&gt;10.1016/j.gca.2017.09.046&lt;/electronic-resource-num&gt;&lt;research-notes&gt;carbonate&amp;#xD;diagenesis&amp;#xD;Ca isotopes&amp;#xD;Mg isotopes&amp;#xD;seawater&amp;#xD;C isotopes&amp;#xD;O isotopes&lt;/research-notes&gt;&lt;/record&gt;&lt;/Cite&gt;&lt;/EndNote&gt;</w:instrTex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separate"/>
            </w:r>
            <w:r w:rsidR="00BF56AF" w:rsidRPr="00BF56AF">
              <w:rPr>
                <w:rFonts w:eastAsia="等线" w:cs="Times New Roman"/>
                <w:noProof/>
                <w:color w:val="000000"/>
                <w:kern w:val="0"/>
                <w:sz w:val="20"/>
                <w:szCs w:val="21"/>
                <w:vertAlign w:val="superscript"/>
              </w:rPr>
              <w:t>26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end"/>
            </w:r>
          </w:p>
        </w:tc>
      </w:tr>
      <w:tr w:rsidR="00233216" w:rsidRPr="00264DA3" w14:paraId="575D0549" w14:textId="77777777" w:rsidTr="00233216">
        <w:trPr>
          <w:trHeight w:val="276"/>
        </w:trPr>
        <w:tc>
          <w:tcPr>
            <w:tcW w:w="2122" w:type="dxa"/>
            <w:vAlign w:val="center"/>
            <w:hideMark/>
          </w:tcPr>
          <w:p w14:paraId="40FAC79F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Middle to late Ordovician</w:t>
            </w:r>
          </w:p>
        </w:tc>
        <w:tc>
          <w:tcPr>
            <w:tcW w:w="2126" w:type="dxa"/>
            <w:vAlign w:val="center"/>
            <w:hideMark/>
          </w:tcPr>
          <w:p w14:paraId="6FC8EE09" w14:textId="4E9AF6CB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Red River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;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br/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Winnipegosis</w:t>
            </w:r>
          </w:p>
        </w:tc>
        <w:tc>
          <w:tcPr>
            <w:tcW w:w="2268" w:type="dxa"/>
            <w:vAlign w:val="center"/>
            <w:hideMark/>
          </w:tcPr>
          <w:p w14:paraId="0A60AFDB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Saskatchewan</w:t>
            </w:r>
          </w:p>
        </w:tc>
        <w:tc>
          <w:tcPr>
            <w:tcW w:w="1134" w:type="dxa"/>
            <w:vAlign w:val="center"/>
            <w:hideMark/>
          </w:tcPr>
          <w:p w14:paraId="3A471D48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=146</w:t>
            </w:r>
          </w:p>
        </w:tc>
        <w:tc>
          <w:tcPr>
            <w:tcW w:w="646" w:type="dxa"/>
            <w:vAlign w:val="center"/>
            <w:hideMark/>
          </w:tcPr>
          <w:p w14:paraId="553B19E3" w14:textId="5D0A2226" w:rsidR="00264DA3" w:rsidRPr="00264DA3" w:rsidRDefault="00233216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begin"/>
            </w:r>
            <w:r w:rsidR="00BF56AF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instrText xml:space="preserve"> ADDIN EN.CITE &lt;EndNote&gt;&lt;Cite&gt;&lt;Author&gt;Kimmig&lt;/Author&gt;&lt;Year&gt;2021&lt;/Year&gt;&lt;RecNum&gt;2988&lt;/RecNum&gt;&lt;DisplayText&gt;&lt;style face="superscript"&gt;27&lt;/style&gt;&lt;/DisplayText&gt;&lt;record&gt;&lt;rec-number&gt;2988&lt;/rec-number&gt;&lt;foreign-keys&gt;&lt;key app="EN" db-id="rd2ra0zz6sftfjepreux9ex2v0x9vrspserw" timestamp="1669033037" guid="fcf05a50-2e66-4676-b526-128f5ef6df95"&gt;2988&lt;/key&gt;&lt;/foreign-keys&gt;&lt;ref-type name="Journal Article"&gt;17&lt;/ref-type&gt;&lt;contributors&gt;&lt;authors&gt;&lt;author&gt;Kimmig, Sara R.&lt;/author&gt;&lt;author&gt;Nadeau, Matthew D.&lt;/author&gt;&lt;author&gt;Swart, Peter K.&lt;/author&gt;&lt;author&gt;Holmden, Chris&lt;/author&gt;&lt;/authors&gt;&lt;/contributors&gt;&lt;titles&gt;&lt;title&gt;Mg and Sr isotopic evidence for basin wide alteration of early diagenetic dolomite in the Williston Basin by ascending crustal fluids&lt;/title&gt;&lt;secondary-title&gt;Geochimica et Cosmochimica Acta&lt;/secondary-title&gt;&lt;/titles&gt;&lt;periodical&gt;&lt;full-title&gt;Geochimica et Cosmochimica Acta&lt;/full-title&gt;&lt;/periodical&gt;&lt;pages&gt;198-225&lt;/pages&gt;&lt;volume&gt;311&lt;/volume&gt;&lt;keywords&gt;&lt;keyword&gt;Dolomite&lt;/keyword&gt;&lt;keyword&gt;Magnesium isotopes&lt;/keyword&gt;&lt;keyword&gt;Strontium isotopes&lt;/keyword&gt;&lt;keyword&gt;Clumped isotopes&lt;/keyword&gt;&lt;keyword&gt;Sedimentary basins&lt;/keyword&gt;&lt;keyword&gt;Paleohydrology&lt;/keyword&gt;&lt;keyword&gt;Hydrogeochemistry&lt;/keyword&gt;&lt;/keywords&gt;&lt;dates&gt;&lt;year&gt;2021&lt;/year&gt;&lt;pub-dates&gt;&lt;date&gt;2021/10/15/&lt;/date&gt;&lt;/pub-dates&gt;&lt;/dates&gt;&lt;isbn&gt;0016-7037&lt;/isbn&gt;&lt;urls&gt;&lt;related-urls&gt;&lt;url&gt;https://www.sciencedirect.com/science/article/pii/S0016703721003550&lt;/url&gt;&lt;/related-urls&gt;&lt;/urls&gt;&lt;electronic-resource-num&gt;10.1016/j.gca.2021.06.006&lt;/electronic-resource-num&gt;&lt;research-notes&gt;Mg isotopes&amp;#xD;Sr isotopes&amp;#xD;dolomite&amp;#xD;Ordovician&lt;/research-notes&gt;&lt;/record&gt;&lt;/Cite&gt;&lt;/EndNote&gt;</w:instrTex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separate"/>
            </w:r>
            <w:r w:rsidR="00BF56AF" w:rsidRPr="00BF56AF">
              <w:rPr>
                <w:rFonts w:eastAsia="等线" w:cs="Times New Roman"/>
                <w:noProof/>
                <w:color w:val="000000"/>
                <w:kern w:val="0"/>
                <w:sz w:val="20"/>
                <w:szCs w:val="21"/>
                <w:vertAlign w:val="superscript"/>
              </w:rPr>
              <w:t>27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end"/>
            </w:r>
          </w:p>
        </w:tc>
      </w:tr>
      <w:tr w:rsidR="00233216" w:rsidRPr="00264DA3" w14:paraId="2C932FE1" w14:textId="77777777" w:rsidTr="00233216">
        <w:trPr>
          <w:trHeight w:val="276"/>
        </w:trPr>
        <w:tc>
          <w:tcPr>
            <w:tcW w:w="2122" w:type="dxa"/>
            <w:vAlign w:val="center"/>
            <w:hideMark/>
          </w:tcPr>
          <w:p w14:paraId="26A0A9F9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Middle Ordovician</w:t>
            </w:r>
          </w:p>
        </w:tc>
        <w:tc>
          <w:tcPr>
            <w:tcW w:w="2126" w:type="dxa"/>
            <w:vAlign w:val="center"/>
            <w:hideMark/>
          </w:tcPr>
          <w:p w14:paraId="7CA570DF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Majiagou</w:t>
            </w:r>
            <w:proofErr w:type="spellEnd"/>
          </w:p>
        </w:tc>
        <w:tc>
          <w:tcPr>
            <w:tcW w:w="2268" w:type="dxa"/>
            <w:vAlign w:val="center"/>
            <w:hideMark/>
          </w:tcPr>
          <w:p w14:paraId="71E81CC9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orth China</w:t>
            </w:r>
          </w:p>
        </w:tc>
        <w:tc>
          <w:tcPr>
            <w:tcW w:w="1134" w:type="dxa"/>
            <w:vAlign w:val="center"/>
            <w:hideMark/>
          </w:tcPr>
          <w:p w14:paraId="70A53BEF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=22</w:t>
            </w:r>
          </w:p>
        </w:tc>
        <w:tc>
          <w:tcPr>
            <w:tcW w:w="646" w:type="dxa"/>
            <w:vAlign w:val="center"/>
            <w:hideMark/>
          </w:tcPr>
          <w:p w14:paraId="0DF935D7" w14:textId="47E2874D" w:rsidR="00264DA3" w:rsidRPr="00264DA3" w:rsidRDefault="00233216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begin"/>
            </w:r>
            <w:r w:rsidR="00BF56AF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instrText xml:space="preserve"> ADDIN EN.CITE &lt;EndNote&gt;&lt;Cite&gt;&lt;Author&gt;Ning&lt;/Author&gt;&lt;Year&gt;2019&lt;/Year&gt;&lt;RecNum&gt;2989&lt;/RecNum&gt;&lt;DisplayText&gt;&lt;style face="superscript"&gt;28&lt;/style&gt;&lt;/DisplayText&gt;&lt;record&gt;&lt;rec-number&gt;2989&lt;/rec-number&gt;&lt;foreign-keys&gt;&lt;key app="EN" db-id="rd2ra0zz6sftfjepreux9ex2v0x9vrspserw" timestamp="1669033774" guid="0ee87ea2-f976-4fbc-839c-22c353c764f0"&gt;2989&lt;/key&gt;&lt;/foreign-keys&gt;&lt;ref-type name="Journal Article"&gt;17&lt;/ref-type&gt;&lt;contributors&gt;&lt;authors&gt;&lt;author&gt;Ning, Meng&lt;/author&gt;&lt;author&gt;Huang, Kangjun&lt;/author&gt;&lt;author&gt;Lang, Xianguo&lt;/author&gt;&lt;author&gt;Ma, Haoran&lt;/author&gt;&lt;author&gt;Yuan, Honglin&lt;/author&gt;&lt;author&gt;Peng, Yongbo&lt;/author&gt;&lt;author&gt;Shen, Bing&lt;/author&gt;&lt;/authors&gt;&lt;/contributors&gt;&lt;titles&gt;&lt;title&gt;Can crystal morphology indicate different generations of dolomites? Evidence from magnesium isotopes&lt;/title&gt;&lt;secondary-title&gt;Chemical Geology&lt;/secondary-title&gt;&lt;/titles&gt;&lt;periodical&gt;&lt;full-title&gt;Chemical Geology&lt;/full-title&gt;&lt;/periodical&gt;&lt;pages&gt;1-17&lt;/pages&gt;&lt;volume&gt;516&lt;/volume&gt;&lt;keywords&gt;&lt;keyword&gt;Dolomitization&lt;/keyword&gt;&lt;keyword&gt;Magnesium isotope&lt;/keyword&gt;&lt;keyword&gt;Dolomite crystal morphology&lt;/keyword&gt;&lt;keyword&gt;Ordovician, Majiagou Formation, North China&lt;/keyword&gt;&lt;/keywords&gt;&lt;dates&gt;&lt;year&gt;2019&lt;/year&gt;&lt;pub-dates&gt;&lt;date&gt;2019/06/30/&lt;/date&gt;&lt;/pub-dates&gt;&lt;/dates&gt;&lt;isbn&gt;0009-2541&lt;/isbn&gt;&lt;urls&gt;&lt;related-urls&gt;&lt;url&gt;https://www.sciencedirect.com/science/article/pii/S0009254119301706&lt;/url&gt;&lt;/related-urls&gt;&lt;/urls&gt;&lt;electronic-resource-num&gt;10.1016/j.chemgeo.2019.04.007&lt;/electronic-resource-num&gt;&lt;research-notes&gt;Mg isotopes&amp;#xD;Ordovician&lt;/research-notes&gt;&lt;/record&gt;&lt;/Cite&gt;&lt;/EndNote&gt;</w:instrTex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separate"/>
            </w:r>
            <w:r w:rsidR="00BF56AF" w:rsidRPr="00BF56AF">
              <w:rPr>
                <w:rFonts w:eastAsia="等线" w:cs="Times New Roman"/>
                <w:noProof/>
                <w:color w:val="000000"/>
                <w:kern w:val="0"/>
                <w:sz w:val="20"/>
                <w:szCs w:val="21"/>
                <w:vertAlign w:val="superscript"/>
              </w:rPr>
              <w:t>28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end"/>
            </w:r>
          </w:p>
        </w:tc>
      </w:tr>
      <w:tr w:rsidR="00233216" w:rsidRPr="00264DA3" w14:paraId="27685977" w14:textId="77777777" w:rsidTr="00233216">
        <w:trPr>
          <w:trHeight w:val="276"/>
        </w:trPr>
        <w:tc>
          <w:tcPr>
            <w:tcW w:w="2122" w:type="dxa"/>
            <w:vAlign w:val="center"/>
            <w:hideMark/>
          </w:tcPr>
          <w:p w14:paraId="25A09C1D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Early Ordovician</w:t>
            </w:r>
          </w:p>
        </w:tc>
        <w:tc>
          <w:tcPr>
            <w:tcW w:w="2126" w:type="dxa"/>
            <w:vAlign w:val="center"/>
            <w:hideMark/>
          </w:tcPr>
          <w:p w14:paraId="1D91C20E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Penglaiba</w:t>
            </w:r>
            <w:proofErr w:type="spellEnd"/>
          </w:p>
        </w:tc>
        <w:tc>
          <w:tcPr>
            <w:tcW w:w="2268" w:type="dxa"/>
            <w:vAlign w:val="center"/>
            <w:hideMark/>
          </w:tcPr>
          <w:p w14:paraId="7BCE4B6E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South China</w:t>
            </w:r>
          </w:p>
        </w:tc>
        <w:tc>
          <w:tcPr>
            <w:tcW w:w="1134" w:type="dxa"/>
            <w:vAlign w:val="center"/>
            <w:hideMark/>
          </w:tcPr>
          <w:p w14:paraId="3430AB94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=44</w:t>
            </w:r>
          </w:p>
        </w:tc>
        <w:tc>
          <w:tcPr>
            <w:tcW w:w="646" w:type="dxa"/>
            <w:vAlign w:val="center"/>
            <w:hideMark/>
          </w:tcPr>
          <w:p w14:paraId="4A3326E7" w14:textId="40E4600F" w:rsidR="00264DA3" w:rsidRPr="00264DA3" w:rsidRDefault="00233216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begin"/>
            </w:r>
            <w:r w:rsidR="00BF56AF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instrText xml:space="preserve"> ADDIN EN.CITE &lt;EndNote&gt;&lt;Cite&gt;&lt;Author&gt;Qing&lt;/Author&gt;&lt;Year&gt;2023&lt;/Year&gt;&lt;RecNum&gt;3243&lt;/RecNum&gt;&lt;DisplayText&gt;&lt;style face="superscript"&gt;29&lt;/style&gt;&lt;/DisplayText&gt;&lt;record&gt;&lt;rec-number&gt;3243&lt;/rec-number&gt;&lt;foreign-keys&gt;&lt;key app="EN" db-id="rd2ra0zz6sftfjepreux9ex2v0x9vrspserw" timestamp="1675477700" guid="ee2db7c7-ce7d-4539-8874-ed87770aeb53"&gt;3243&lt;/key&gt;&lt;/foreign-keys&gt;&lt;ref-type name="Journal Article"&gt;17&lt;/ref-type&gt;&lt;contributors&gt;&lt;authors&gt;&lt;author&gt;Qing, Hairuo&lt;/author&gt;&lt;author&gt;Qiao, Zhanfeng&lt;/author&gt;&lt;author&gt;Zhang, Siyang&lt;/author&gt;&lt;author&gt;Cosford, Jason&lt;/author&gt;&lt;author&gt;Hu, Anping&lt;/author&gt;&lt;author&gt;Liang, Feng&lt;/author&gt;&lt;author&gt;Wang, Yongsheng&lt;/author&gt;&lt;author&gt;Zheng, Jianfeng&lt;/author&gt;&lt;/authors&gt;&lt;/contributors&gt;&lt;titles&gt;&lt;title&gt;&lt;style face="normal" font="default" charset="161" size="100%"&gt;</w:instrText>
            </w:r>
            <w:r w:rsidR="00BF56AF">
              <w:rPr>
                <w:rFonts w:eastAsia="等线" w:cs="Times New Roman" w:hint="eastAsia"/>
                <w:color w:val="000000"/>
                <w:kern w:val="0"/>
                <w:sz w:val="20"/>
                <w:szCs w:val="21"/>
              </w:rPr>
              <w:instrText>δ</w:instrText>
            </w:r>
            <w:r w:rsidR="00BF56AF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instrText>26Mg-δ13C-δ18O systems as geochemical tracers for dolomite recrystallization: A case study of lower Ordovician dolomite from Tarim Basin&lt;/style&gt;&lt;/title&gt;&lt;secondary-title&gt;Chemical Geology&lt;/secondary-title&gt;&lt;/titles&gt;&lt;periodical&gt;&lt;full-title&gt;Chemical Geology&lt;/full-title&gt;&lt;/periodical&gt;&lt;pages&gt;121302&lt;/pages&gt;&lt;volume&gt;619&lt;/volume&gt;&lt;section&gt;121302&lt;/section&gt;&lt;dates&gt;&lt;year&gt;2023&lt;/year&gt;&lt;/dates&gt;&lt;isbn&gt;00092541&lt;/isbn&gt;&lt;urls&gt;&lt;/urls&gt;&lt;electronic-resource-num&gt;10.1016/j.chemgeo.2023.121302&lt;/electronic-resource-num&gt;&lt;research-notes&gt;Mg isotopes&amp;#xD;C isotopes&amp;#xD;O isotopes&amp;#xD;dolomite&amp;#xD;Ordovician&amp;#xD;Phanerozoic&amp;#xD;diagenesis&lt;/research-notes&gt;&lt;/record&gt;&lt;/Cite&gt;&lt;/EndNote&gt;</w:instrTex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separate"/>
            </w:r>
            <w:r w:rsidR="00BF56AF" w:rsidRPr="00BF56AF">
              <w:rPr>
                <w:rFonts w:eastAsia="等线" w:cs="Times New Roman"/>
                <w:noProof/>
                <w:color w:val="000000"/>
                <w:kern w:val="0"/>
                <w:sz w:val="20"/>
                <w:szCs w:val="21"/>
                <w:vertAlign w:val="superscript"/>
              </w:rPr>
              <w:t>29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end"/>
            </w:r>
          </w:p>
        </w:tc>
      </w:tr>
      <w:tr w:rsidR="00233216" w:rsidRPr="00264DA3" w14:paraId="05CAE0D1" w14:textId="77777777" w:rsidTr="00233216">
        <w:trPr>
          <w:trHeight w:val="276"/>
        </w:trPr>
        <w:tc>
          <w:tcPr>
            <w:tcW w:w="2122" w:type="dxa"/>
            <w:vAlign w:val="center"/>
            <w:hideMark/>
          </w:tcPr>
          <w:p w14:paraId="693CF322" w14:textId="07652E2F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Ediacaran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 xml:space="preserve"> to </w:t>
            </w: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Cambrian</w:t>
            </w:r>
          </w:p>
        </w:tc>
        <w:tc>
          <w:tcPr>
            <w:tcW w:w="2126" w:type="dxa"/>
            <w:vAlign w:val="center"/>
            <w:hideMark/>
          </w:tcPr>
          <w:p w14:paraId="62485570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Dengying</w:t>
            </w:r>
            <w:proofErr w:type="spellEnd"/>
          </w:p>
        </w:tc>
        <w:tc>
          <w:tcPr>
            <w:tcW w:w="2268" w:type="dxa"/>
            <w:vAlign w:val="center"/>
            <w:hideMark/>
          </w:tcPr>
          <w:p w14:paraId="0C028DB8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South China</w:t>
            </w:r>
          </w:p>
        </w:tc>
        <w:tc>
          <w:tcPr>
            <w:tcW w:w="1134" w:type="dxa"/>
            <w:vAlign w:val="center"/>
            <w:hideMark/>
          </w:tcPr>
          <w:p w14:paraId="59039220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=36</w:t>
            </w:r>
          </w:p>
        </w:tc>
        <w:tc>
          <w:tcPr>
            <w:tcW w:w="646" w:type="dxa"/>
            <w:vAlign w:val="center"/>
            <w:hideMark/>
          </w:tcPr>
          <w:p w14:paraId="7909BDFF" w14:textId="29AAF0F0" w:rsidR="00264DA3" w:rsidRPr="00264DA3" w:rsidRDefault="00233216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begin"/>
            </w:r>
            <w:r w:rsidR="00BF56AF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instrText xml:space="preserve"> ADDIN EN.CITE &lt;EndNote&gt;&lt;Cite&gt;&lt;Author&gt;Zhang&lt;/Author&gt;&lt;Year&gt;2022&lt;/Year&gt;&lt;RecNum&gt;2177&lt;/RecNum&gt;&lt;DisplayText&gt;&lt;style face="superscript"&gt;30&lt;/style&gt;&lt;/DisplayText&gt;&lt;record&gt;&lt;rec-number&gt;2177&lt;/rec-number&gt;&lt;foreign-keys&gt;&lt;key app="EN" db-id="rd2ra0zz6sftfjepreux9ex2v0x9vrspserw" timestamp="1654597785" guid="4fbd40c9-80d5-4cd5-85f1-de1f0edd1490"&gt;2177&lt;/key&gt;&lt;/foreign-keys&gt;&lt;ref-type name="Journal Article"&gt;17&lt;/ref-type&gt;&lt;contributors&gt;&lt;authors&gt;&lt;author&gt;Zhang, Pan&lt;/author&gt;&lt;author&gt;Huang, Kang-Jun&lt;/author&gt;&lt;author&gt;Luo, Mao&lt;/author&gt;&lt;author&gt;Cai, Yaoping&lt;/author&gt;&lt;author&gt;Bao, Zhian&lt;/author&gt;&lt;/authors&gt;&lt;/contributors&gt;&lt;titles&gt;&lt;title&gt;Constraining the terminal Ediacaran seawater chemistry by Mg isotopes in dolostones from the Yangtze Platform, South China&lt;/title&gt;&lt;secondary-title&gt;Precambrian Research&lt;/secondary-title&gt;&lt;/titles&gt;&lt;periodical&gt;&lt;full-title&gt;Precambrian Research&lt;/full-title&gt;&lt;/periodical&gt;&lt;pages&gt;106700&lt;/pages&gt;&lt;volume&gt;377&lt;/volume&gt;&lt;section&gt;106700&lt;/section&gt;&lt;dates&gt;&lt;year&gt;2022&lt;/year&gt;&lt;/dates&gt;&lt;isbn&gt;03019268&lt;/isbn&gt;&lt;urls&gt;&lt;/urls&gt;&lt;electronic-resource-num&gt;10.1016/j.precamres.2022.106700&lt;/electronic-resource-num&gt;&lt;research-notes&gt;Mg isotopes&amp;#xD;Ediacaran&amp;#xD;dolomite&lt;/research-notes&gt;&lt;/record&gt;&lt;/Cite&gt;&lt;/EndNote&gt;</w:instrTex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separate"/>
            </w:r>
            <w:r w:rsidR="00BF56AF" w:rsidRPr="00BF56AF">
              <w:rPr>
                <w:rFonts w:eastAsia="等线" w:cs="Times New Roman"/>
                <w:noProof/>
                <w:color w:val="000000"/>
                <w:kern w:val="0"/>
                <w:sz w:val="20"/>
                <w:szCs w:val="21"/>
                <w:vertAlign w:val="superscript"/>
              </w:rPr>
              <w:t>30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end"/>
            </w:r>
          </w:p>
        </w:tc>
      </w:tr>
      <w:tr w:rsidR="00233216" w:rsidRPr="00264DA3" w14:paraId="5F88C023" w14:textId="77777777" w:rsidTr="00233216">
        <w:trPr>
          <w:trHeight w:val="288"/>
        </w:trPr>
        <w:tc>
          <w:tcPr>
            <w:tcW w:w="2122" w:type="dxa"/>
            <w:vAlign w:val="center"/>
            <w:hideMark/>
          </w:tcPr>
          <w:p w14:paraId="531F6B18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Early Jurassic</w:t>
            </w:r>
          </w:p>
        </w:tc>
        <w:tc>
          <w:tcPr>
            <w:tcW w:w="2126" w:type="dxa"/>
            <w:vAlign w:val="center"/>
            <w:hideMark/>
          </w:tcPr>
          <w:p w14:paraId="775C6842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proofErr w:type="spellStart"/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Quse</w:t>
            </w:r>
            <w:proofErr w:type="spellEnd"/>
          </w:p>
        </w:tc>
        <w:tc>
          <w:tcPr>
            <w:tcW w:w="2268" w:type="dxa"/>
            <w:vAlign w:val="center"/>
            <w:hideMark/>
          </w:tcPr>
          <w:p w14:paraId="2F18A570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Tibet, China</w:t>
            </w:r>
          </w:p>
        </w:tc>
        <w:tc>
          <w:tcPr>
            <w:tcW w:w="1134" w:type="dxa"/>
            <w:vAlign w:val="center"/>
            <w:hideMark/>
          </w:tcPr>
          <w:p w14:paraId="5F8F7E18" w14:textId="77777777" w:rsidR="00264DA3" w:rsidRPr="00264DA3" w:rsidRDefault="00264DA3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 w:rsidRPr="00264DA3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t>n=37</w:t>
            </w:r>
          </w:p>
        </w:tc>
        <w:tc>
          <w:tcPr>
            <w:tcW w:w="646" w:type="dxa"/>
            <w:vAlign w:val="center"/>
            <w:hideMark/>
          </w:tcPr>
          <w:p w14:paraId="1EE558B4" w14:textId="60C8FF0C" w:rsidR="00264DA3" w:rsidRPr="00264DA3" w:rsidRDefault="00233216" w:rsidP="00264DA3">
            <w:pPr>
              <w:spacing w:line="240" w:lineRule="auto"/>
              <w:jc w:val="center"/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</w:pP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begin"/>
            </w:r>
            <w:r w:rsidR="00BF56AF"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instrText xml:space="preserve"> ADDIN EN.CITE &lt;EndNote&gt;&lt;Cite&gt;&lt;Author&gt;Hu&lt;/Author&gt;&lt;Year&gt;2024&lt;/Year&gt;&lt;RecNum&gt;4565&lt;/RecNum&gt;&lt;DisplayText&gt;&lt;style face="superscript"&gt;31&lt;/style&gt;&lt;/DisplayText&gt;&lt;record&gt;&lt;rec-number&gt;4565&lt;/rec-number&gt;&lt;foreign-keys&gt;&lt;key app="EN" db-id="rd2ra0zz6sftfjepreux9ex2v0x9vrspserw" timestamp="1704171448" guid="f62fb601-2498-4b93-943c-2f07a86f4538"&gt;4565&lt;/key&gt;&lt;/foreign-keys&gt;&lt;ref-type name="Journal Article"&gt;17&lt;/ref-type&gt;&lt;contributors&gt;&lt;authors&gt;&lt;author&gt;Hu, Zhongya&lt;/author&gt;&lt;author&gt;Han, Zhong&lt;/author&gt;&lt;author&gt;Ma, Anlin&lt;/author&gt;&lt;author&gt;Xia, Zhiguang&lt;/author&gt;&lt;author&gt;Wang, Lichao&lt;/author&gt;&lt;author&gt;Li, Weiqiang&lt;/author&gt;&lt;/authors&gt;&lt;/contributors&gt;&lt;titles&gt;&lt;title&gt;The covariation between Mg C isotopes and trace elements in dolostones: Implications for reconstructing the seawater chemistry&lt;/title&gt;&lt;secondary-title&gt;Sedimentary Geology&lt;/secondary-title&gt;&lt;/titles&gt;&lt;periodical&gt;&lt;full-title&gt;Sedimentary Geology&lt;/full-title&gt;&lt;/periodical&gt;&lt;volume&gt;459&lt;/volume&gt;&lt;section&gt;106552&lt;/section&gt;&lt;dates&gt;&lt;year&gt;2024&lt;/year&gt;&lt;/dates&gt;&lt;isbn&gt;00370738&lt;/isbn&gt;&lt;urls&gt;&lt;/urls&gt;&lt;electronic-resource-num&gt;10.1016/j.sedgeo.2023.106552&lt;/electronic-resource-num&gt;&lt;research-notes&gt;Jurassic&amp;#xD;Mg isotopes&lt;/research-notes&gt;&lt;/record&gt;&lt;/Cite&gt;&lt;/EndNote&gt;</w:instrTex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separate"/>
            </w:r>
            <w:r w:rsidR="00BF56AF" w:rsidRPr="00BF56AF">
              <w:rPr>
                <w:rFonts w:eastAsia="等线" w:cs="Times New Roman"/>
                <w:noProof/>
                <w:color w:val="000000"/>
                <w:kern w:val="0"/>
                <w:sz w:val="20"/>
                <w:szCs w:val="21"/>
                <w:vertAlign w:val="superscript"/>
              </w:rPr>
              <w:t>31</w:t>
            </w:r>
            <w:r>
              <w:rPr>
                <w:rFonts w:eastAsia="等线" w:cs="Times New Roman"/>
                <w:color w:val="000000"/>
                <w:kern w:val="0"/>
                <w:sz w:val="20"/>
                <w:szCs w:val="21"/>
              </w:rPr>
              <w:fldChar w:fldCharType="end"/>
            </w:r>
          </w:p>
        </w:tc>
      </w:tr>
    </w:tbl>
    <w:p w14:paraId="14E7B735" w14:textId="0802163F" w:rsidR="00D50E2F" w:rsidRDefault="00264DA3" w:rsidP="006B4ACE">
      <w:pPr>
        <w:spacing w:line="240" w:lineRule="auto"/>
        <w:rPr>
          <w:rFonts w:eastAsia="等线" w:cs="Times New Roman"/>
          <w:color w:val="000000"/>
          <w:kern w:val="0"/>
          <w:sz w:val="20"/>
          <w:szCs w:val="21"/>
        </w:rPr>
      </w:pPr>
      <w:r>
        <w:rPr>
          <w:rFonts w:eastAsia="等线" w:cs="Times New Roman" w:hint="eastAsia"/>
          <w:color w:val="000000"/>
          <w:kern w:val="0"/>
          <w:sz w:val="20"/>
          <w:szCs w:val="21"/>
        </w:rPr>
        <w:t>*</w:t>
      </w:r>
      <w:r>
        <w:rPr>
          <w:rFonts w:eastAsia="等线" w:cs="Times New Roman"/>
          <w:color w:val="000000"/>
          <w:kern w:val="0"/>
          <w:sz w:val="20"/>
          <w:szCs w:val="21"/>
        </w:rPr>
        <w:t xml:space="preserve"> Samples from multiple ages/formations/groups/locations are separated by semicolons.</w:t>
      </w:r>
    </w:p>
    <w:p w14:paraId="531C2163" w14:textId="65A23A44" w:rsidR="00264DA3" w:rsidRPr="00264DA3" w:rsidRDefault="00264DA3" w:rsidP="006B4ACE">
      <w:pPr>
        <w:spacing w:line="240" w:lineRule="auto"/>
        <w:rPr>
          <w:rFonts w:eastAsia="等线" w:cs="Times New Roman"/>
          <w:color w:val="000000"/>
          <w:kern w:val="0"/>
          <w:sz w:val="20"/>
          <w:szCs w:val="21"/>
        </w:rPr>
      </w:pPr>
      <w:r>
        <w:rPr>
          <w:rFonts w:eastAsia="等线" w:cs="Times New Roman"/>
          <w:color w:val="000000"/>
          <w:kern w:val="0"/>
          <w:sz w:val="20"/>
          <w:szCs w:val="21"/>
        </w:rPr>
        <w:t>** In total: n=1068 samples.</w:t>
      </w:r>
    </w:p>
    <w:p w14:paraId="0F97E6D6" w14:textId="77777777" w:rsidR="00176C40" w:rsidRDefault="00176C40">
      <w:pPr>
        <w:widowControl/>
        <w:spacing w:line="240" w:lineRule="auto"/>
        <w:jc w:val="left"/>
        <w:rPr>
          <w:rFonts w:eastAsia="等线" w:cs="Times New Roman"/>
          <w:noProof/>
          <w:color w:val="000000"/>
          <w:kern w:val="0"/>
          <w:sz w:val="20"/>
          <w:szCs w:val="21"/>
        </w:rPr>
      </w:pPr>
      <w:r>
        <w:rPr>
          <w:rFonts w:eastAsia="等线"/>
          <w:color w:val="000000"/>
          <w:kern w:val="0"/>
          <w:szCs w:val="21"/>
        </w:rPr>
        <w:br w:type="page"/>
      </w:r>
    </w:p>
    <w:p w14:paraId="1B102F62" w14:textId="13CDFF55" w:rsidR="00176C40" w:rsidRDefault="00176C40" w:rsidP="00176C40">
      <w:pPr>
        <w:pStyle w:val="1"/>
      </w:pPr>
      <w:r>
        <w:rPr>
          <w:rFonts w:hint="eastAsia"/>
        </w:rPr>
        <w:lastRenderedPageBreak/>
        <w:t>R</w:t>
      </w:r>
      <w:r>
        <w:t>eferences</w:t>
      </w:r>
    </w:p>
    <w:p w14:paraId="6408A92F" w14:textId="77777777" w:rsidR="00BF56AF" w:rsidRPr="00BF56AF" w:rsidRDefault="006B4ACE" w:rsidP="00BF56AF">
      <w:pPr>
        <w:pStyle w:val="EndNoteBibliography"/>
        <w:ind w:left="720" w:hanging="720"/>
      </w:pPr>
      <w:r>
        <w:rPr>
          <w:rFonts w:eastAsia="等线"/>
          <w:color w:val="000000"/>
          <w:kern w:val="0"/>
          <w:szCs w:val="21"/>
        </w:rPr>
        <w:fldChar w:fldCharType="begin"/>
      </w:r>
      <w:r>
        <w:rPr>
          <w:rFonts w:eastAsia="等线"/>
          <w:color w:val="000000"/>
          <w:kern w:val="0"/>
          <w:szCs w:val="21"/>
        </w:rPr>
        <w:instrText xml:space="preserve"> ADDIN EN.REFLIST </w:instrText>
      </w:r>
      <w:r>
        <w:rPr>
          <w:rFonts w:eastAsia="等线"/>
          <w:color w:val="000000"/>
          <w:kern w:val="0"/>
          <w:szCs w:val="21"/>
        </w:rPr>
        <w:fldChar w:fldCharType="separate"/>
      </w:r>
      <w:r w:rsidR="00BF56AF" w:rsidRPr="00BF56AF">
        <w:t>1.</w:t>
      </w:r>
      <w:r w:rsidR="00BF56AF" w:rsidRPr="00BF56AF">
        <w:tab/>
        <w:t>Peng Y, Shen B, Lang X-G, Huang K-J, Chen J-T, Yan Z</w:t>
      </w:r>
      <w:r w:rsidR="00BF56AF" w:rsidRPr="00BF56AF">
        <w:rPr>
          <w:i/>
        </w:rPr>
        <w:t>, et al.</w:t>
      </w:r>
      <w:r w:rsidR="00BF56AF" w:rsidRPr="00BF56AF">
        <w:t xml:space="preserve"> Constraining dolomitization by Mg isotopes: A case study from partially dolomitized limestones of the middle Cambrian Xuzhuang Formation, North China. </w:t>
      </w:r>
      <w:r w:rsidR="00BF56AF" w:rsidRPr="00BF56AF">
        <w:rPr>
          <w:i/>
        </w:rPr>
        <w:t>Geochemistry, Geophysics, Geosystems</w:t>
      </w:r>
      <w:r w:rsidR="00BF56AF" w:rsidRPr="00BF56AF">
        <w:t xml:space="preserve"> 2016, </w:t>
      </w:r>
      <w:r w:rsidR="00BF56AF" w:rsidRPr="00BF56AF">
        <w:rPr>
          <w:b/>
        </w:rPr>
        <w:t>17</w:t>
      </w:r>
      <w:r w:rsidR="00BF56AF" w:rsidRPr="00BF56AF">
        <w:t>(3)</w:t>
      </w:r>
      <w:r w:rsidR="00BF56AF" w:rsidRPr="00BF56AF">
        <w:rPr>
          <w:b/>
        </w:rPr>
        <w:t>:</w:t>
      </w:r>
      <w:r w:rsidR="00BF56AF" w:rsidRPr="00BF56AF">
        <w:t xml:space="preserve"> 1109-1129.</w:t>
      </w:r>
    </w:p>
    <w:p w14:paraId="7065530B" w14:textId="77777777" w:rsidR="00BF56AF" w:rsidRPr="00BF56AF" w:rsidRDefault="00BF56AF" w:rsidP="00BF56AF">
      <w:pPr>
        <w:pStyle w:val="EndNoteBibliography"/>
      </w:pPr>
    </w:p>
    <w:p w14:paraId="12A9FFB3" w14:textId="77777777" w:rsidR="00BF56AF" w:rsidRPr="00BF56AF" w:rsidRDefault="00BF56AF" w:rsidP="00BF56AF">
      <w:pPr>
        <w:pStyle w:val="EndNoteBibliography"/>
        <w:ind w:left="720" w:hanging="720"/>
      </w:pPr>
      <w:r w:rsidRPr="00BF56AF">
        <w:t>2.</w:t>
      </w:r>
      <w:r w:rsidRPr="00BF56AF">
        <w:tab/>
        <w:t xml:space="preserve">Khan S, Shah M. Multiphase dolomitization in the Jutana Formation (Cambrian), Salt Range (Pakistan): Evidences from field observations, microscopic studies and isotopic analysis. </w:t>
      </w:r>
      <w:r w:rsidRPr="00BF56AF">
        <w:rPr>
          <w:i/>
        </w:rPr>
        <w:t>Geologica Acta</w:t>
      </w:r>
      <w:r w:rsidRPr="00BF56AF">
        <w:t xml:space="preserve"> 2019, </w:t>
      </w:r>
      <w:r w:rsidRPr="00BF56AF">
        <w:rPr>
          <w:b/>
        </w:rPr>
        <w:t>17</w:t>
      </w:r>
      <w:r w:rsidRPr="00BF56AF">
        <w:t>(2)</w:t>
      </w:r>
      <w:r w:rsidRPr="00BF56AF">
        <w:rPr>
          <w:b/>
        </w:rPr>
        <w:t>:</w:t>
      </w:r>
      <w:r w:rsidRPr="00BF56AF">
        <w:t xml:space="preserve"> 1-18.</w:t>
      </w:r>
    </w:p>
    <w:p w14:paraId="41AE796E" w14:textId="77777777" w:rsidR="00BF56AF" w:rsidRPr="00BF56AF" w:rsidRDefault="00BF56AF" w:rsidP="00BF56AF">
      <w:pPr>
        <w:pStyle w:val="EndNoteBibliography"/>
      </w:pPr>
    </w:p>
    <w:p w14:paraId="6BF1DFAC" w14:textId="77777777" w:rsidR="00BF56AF" w:rsidRPr="00BF56AF" w:rsidRDefault="00BF56AF" w:rsidP="00BF56AF">
      <w:pPr>
        <w:pStyle w:val="EndNoteBibliography"/>
        <w:ind w:left="720" w:hanging="720"/>
      </w:pPr>
      <w:r w:rsidRPr="00BF56AF">
        <w:t>3.</w:t>
      </w:r>
      <w:r w:rsidRPr="00BF56AF">
        <w:tab/>
        <w:t xml:space="preserve">Stammeier JA, Hippler D, Nebel O, Dietzel M. Magnesium isotope evidence for enhanced crustal reworking in lowermost Cambrian sedimentary rocks (Kazakhstan). </w:t>
      </w:r>
      <w:r w:rsidRPr="00BF56AF">
        <w:rPr>
          <w:i/>
        </w:rPr>
        <w:t>Palaeogeography, Palaeoclimatology, Palaeoecology</w:t>
      </w:r>
      <w:r w:rsidRPr="00BF56AF">
        <w:t xml:space="preserve"> 2020, </w:t>
      </w:r>
      <w:r w:rsidRPr="00BF56AF">
        <w:rPr>
          <w:b/>
        </w:rPr>
        <w:t>538:</w:t>
      </w:r>
      <w:r w:rsidRPr="00BF56AF">
        <w:t xml:space="preserve"> 109452.</w:t>
      </w:r>
    </w:p>
    <w:p w14:paraId="69FBDB69" w14:textId="77777777" w:rsidR="00BF56AF" w:rsidRPr="00BF56AF" w:rsidRDefault="00BF56AF" w:rsidP="00BF56AF">
      <w:pPr>
        <w:pStyle w:val="EndNoteBibliography"/>
      </w:pPr>
    </w:p>
    <w:p w14:paraId="5C7A2ADE" w14:textId="77777777" w:rsidR="00BF56AF" w:rsidRPr="00BF56AF" w:rsidRDefault="00BF56AF" w:rsidP="00BF56AF">
      <w:pPr>
        <w:pStyle w:val="EndNoteBibliography"/>
        <w:ind w:left="720" w:hanging="720"/>
      </w:pPr>
      <w:r w:rsidRPr="00BF56AF">
        <w:t>4.</w:t>
      </w:r>
      <w:r w:rsidRPr="00BF56AF">
        <w:tab/>
        <w:t xml:space="preserve">Pokrovsky BG, Mavromatis V, Pokrovsky OS. Co-variation of Mg and C isotopes in late Precambrian carbonates of the Siberian Platform: A new tool for tracing the change in weathering regime? </w:t>
      </w:r>
      <w:r w:rsidRPr="00BF56AF">
        <w:rPr>
          <w:i/>
        </w:rPr>
        <w:t>Chemical Geology</w:t>
      </w:r>
      <w:r w:rsidRPr="00BF56AF">
        <w:t xml:space="preserve"> 2011, </w:t>
      </w:r>
      <w:r w:rsidRPr="00BF56AF">
        <w:rPr>
          <w:b/>
        </w:rPr>
        <w:t>290</w:t>
      </w:r>
      <w:r w:rsidRPr="00BF56AF">
        <w:t>(1-2)</w:t>
      </w:r>
      <w:r w:rsidRPr="00BF56AF">
        <w:rPr>
          <w:b/>
        </w:rPr>
        <w:t>:</w:t>
      </w:r>
      <w:r w:rsidRPr="00BF56AF">
        <w:t xml:space="preserve"> 67-74.</w:t>
      </w:r>
    </w:p>
    <w:p w14:paraId="77CB3B5C" w14:textId="77777777" w:rsidR="00BF56AF" w:rsidRPr="00BF56AF" w:rsidRDefault="00BF56AF" w:rsidP="00BF56AF">
      <w:pPr>
        <w:pStyle w:val="EndNoteBibliography"/>
      </w:pPr>
    </w:p>
    <w:p w14:paraId="1169610C" w14:textId="77777777" w:rsidR="00BF56AF" w:rsidRPr="00BF56AF" w:rsidRDefault="00BF56AF" w:rsidP="00BF56AF">
      <w:pPr>
        <w:pStyle w:val="EndNoteBibliography"/>
        <w:ind w:left="720" w:hanging="720"/>
      </w:pPr>
      <w:r w:rsidRPr="00BF56AF">
        <w:t>5.</w:t>
      </w:r>
      <w:r w:rsidRPr="00BF56AF">
        <w:tab/>
        <w:t>Azmy K, Lavoie D, Wang Z, Brand U, Al-Aasm I, Jackson S</w:t>
      </w:r>
      <w:r w:rsidRPr="00BF56AF">
        <w:rPr>
          <w:i/>
        </w:rPr>
        <w:t>, et al.</w:t>
      </w:r>
      <w:r w:rsidRPr="00BF56AF">
        <w:t xml:space="preserve"> Magnesium-isotope and REE compositions of Lower Ordovician carbonates from eastern Laurentia: Implications for the origin of dolomites and limestones. </w:t>
      </w:r>
      <w:r w:rsidRPr="00BF56AF">
        <w:rPr>
          <w:i/>
        </w:rPr>
        <w:t>Chemical Geology</w:t>
      </w:r>
      <w:r w:rsidRPr="00BF56AF">
        <w:t xml:space="preserve"> 2013, </w:t>
      </w:r>
      <w:r w:rsidRPr="00BF56AF">
        <w:rPr>
          <w:b/>
        </w:rPr>
        <w:t>356:</w:t>
      </w:r>
      <w:r w:rsidRPr="00BF56AF">
        <w:t xml:space="preserve"> 64-75.</w:t>
      </w:r>
    </w:p>
    <w:p w14:paraId="6CB97A04" w14:textId="77777777" w:rsidR="00BF56AF" w:rsidRPr="00BF56AF" w:rsidRDefault="00BF56AF" w:rsidP="00BF56AF">
      <w:pPr>
        <w:pStyle w:val="EndNoteBibliography"/>
      </w:pPr>
    </w:p>
    <w:p w14:paraId="52A27705" w14:textId="77777777" w:rsidR="00BF56AF" w:rsidRPr="00BF56AF" w:rsidRDefault="00BF56AF" w:rsidP="00BF56AF">
      <w:pPr>
        <w:pStyle w:val="EndNoteBibliography"/>
        <w:ind w:left="720" w:hanging="720"/>
      </w:pPr>
      <w:r w:rsidRPr="00BF56AF">
        <w:t>6.</w:t>
      </w:r>
      <w:r w:rsidRPr="00BF56AF">
        <w:tab/>
        <w:t xml:space="preserve">Hu Z, Hu W, Liu C, Sun F, Liu Y, Li W. Conservative behavior of Mg isotopes in massive dolostones: From diagenesis to hydrothermal reworking. </w:t>
      </w:r>
      <w:r w:rsidRPr="00BF56AF">
        <w:rPr>
          <w:i/>
        </w:rPr>
        <w:t>Sedimentary Geology</w:t>
      </w:r>
      <w:r w:rsidRPr="00BF56AF">
        <w:t xml:space="preserve"> 2019, </w:t>
      </w:r>
      <w:r w:rsidRPr="00BF56AF">
        <w:rPr>
          <w:b/>
        </w:rPr>
        <w:t>381:</w:t>
      </w:r>
      <w:r w:rsidRPr="00BF56AF">
        <w:t xml:space="preserve"> 65-75.</w:t>
      </w:r>
    </w:p>
    <w:p w14:paraId="13841CAF" w14:textId="77777777" w:rsidR="00BF56AF" w:rsidRPr="00BF56AF" w:rsidRDefault="00BF56AF" w:rsidP="00BF56AF">
      <w:pPr>
        <w:pStyle w:val="EndNoteBibliography"/>
      </w:pPr>
    </w:p>
    <w:p w14:paraId="46C4DA57" w14:textId="77777777" w:rsidR="00BF56AF" w:rsidRPr="00BF56AF" w:rsidRDefault="00BF56AF" w:rsidP="00BF56AF">
      <w:pPr>
        <w:pStyle w:val="EndNoteBibliography"/>
        <w:ind w:left="720" w:hanging="720"/>
      </w:pPr>
      <w:r w:rsidRPr="00BF56AF">
        <w:t>7.</w:t>
      </w:r>
      <w:r w:rsidRPr="00BF56AF">
        <w:tab/>
        <w:t>Hu Z, Li W, Zhang H, Krainer K, Zheng Q-f, Xia Z</w:t>
      </w:r>
      <w:r w:rsidRPr="00BF56AF">
        <w:rPr>
          <w:i/>
        </w:rPr>
        <w:t>, et al.</w:t>
      </w:r>
      <w:r w:rsidRPr="00BF56AF">
        <w:t xml:space="preserve"> Mg isotope evidence for restriction events within the Paleotethys ocean around the Permian-Triassic transition. </w:t>
      </w:r>
      <w:r w:rsidRPr="00BF56AF">
        <w:rPr>
          <w:i/>
        </w:rPr>
        <w:t>Earth and Planetary Science Letters</w:t>
      </w:r>
      <w:r w:rsidRPr="00BF56AF">
        <w:t xml:space="preserve"> 2021, </w:t>
      </w:r>
      <w:r w:rsidRPr="00BF56AF">
        <w:rPr>
          <w:b/>
        </w:rPr>
        <w:t>556:</w:t>
      </w:r>
      <w:r w:rsidRPr="00BF56AF">
        <w:t xml:space="preserve"> 116704.</w:t>
      </w:r>
    </w:p>
    <w:p w14:paraId="55290586" w14:textId="77777777" w:rsidR="00BF56AF" w:rsidRPr="00BF56AF" w:rsidRDefault="00BF56AF" w:rsidP="00BF56AF">
      <w:pPr>
        <w:pStyle w:val="EndNoteBibliography"/>
      </w:pPr>
    </w:p>
    <w:p w14:paraId="21D6AD81" w14:textId="77777777" w:rsidR="00BF56AF" w:rsidRPr="00BF56AF" w:rsidRDefault="00BF56AF" w:rsidP="00BF56AF">
      <w:pPr>
        <w:pStyle w:val="EndNoteBibliography"/>
        <w:ind w:left="720" w:hanging="720"/>
      </w:pPr>
      <w:r w:rsidRPr="00BF56AF">
        <w:t>8.</w:t>
      </w:r>
      <w:r w:rsidRPr="00BF56AF">
        <w:tab/>
        <w:t>Jiang Y, Tan X, Zhang C, Jiang W, Wang J, Luo L</w:t>
      </w:r>
      <w:r w:rsidRPr="00BF56AF">
        <w:rPr>
          <w:i/>
        </w:rPr>
        <w:t>, et al.</w:t>
      </w:r>
      <w:r w:rsidRPr="00BF56AF">
        <w:t xml:space="preserve"> Genesis of Dolomite in Middle Permian Maokou Formation in Eastern Sichuan: Constraints from In Situ Geochemistry, Sr-Mg Isotopes, and Fluid Inclusions. </w:t>
      </w:r>
      <w:r w:rsidRPr="00BF56AF">
        <w:rPr>
          <w:i/>
        </w:rPr>
        <w:t>Geofluids</w:t>
      </w:r>
      <w:r w:rsidRPr="00BF56AF">
        <w:t xml:space="preserve"> 2021, </w:t>
      </w:r>
      <w:r w:rsidRPr="00BF56AF">
        <w:rPr>
          <w:b/>
        </w:rPr>
        <w:t>2021:</w:t>
      </w:r>
      <w:r w:rsidRPr="00BF56AF">
        <w:t xml:space="preserve"> 1-22.</w:t>
      </w:r>
    </w:p>
    <w:p w14:paraId="5AA66798" w14:textId="77777777" w:rsidR="00BF56AF" w:rsidRPr="00BF56AF" w:rsidRDefault="00BF56AF" w:rsidP="00BF56AF">
      <w:pPr>
        <w:pStyle w:val="EndNoteBibliography"/>
      </w:pPr>
    </w:p>
    <w:p w14:paraId="6F0CCE53" w14:textId="77777777" w:rsidR="00BF56AF" w:rsidRPr="00BF56AF" w:rsidRDefault="00BF56AF" w:rsidP="00BF56AF">
      <w:pPr>
        <w:pStyle w:val="EndNoteBibliography"/>
        <w:ind w:left="720" w:hanging="720"/>
      </w:pPr>
      <w:r w:rsidRPr="00BF56AF">
        <w:t>9.</w:t>
      </w:r>
      <w:r w:rsidRPr="00BF56AF">
        <w:tab/>
        <w:t xml:space="preserve">Jacobson AD, Zhang Z, Lundstrom C, Huang F. Behavior of Mg isotopes during dedolomitization in the Madison Aquifer, South Dakota. </w:t>
      </w:r>
      <w:r w:rsidRPr="00BF56AF">
        <w:rPr>
          <w:i/>
        </w:rPr>
        <w:t>Earth and Planetary Science Letters</w:t>
      </w:r>
      <w:r w:rsidRPr="00BF56AF">
        <w:t xml:space="preserve"> 2010, </w:t>
      </w:r>
      <w:r w:rsidRPr="00BF56AF">
        <w:rPr>
          <w:b/>
        </w:rPr>
        <w:t>297</w:t>
      </w:r>
      <w:r w:rsidRPr="00BF56AF">
        <w:t>(3-4)</w:t>
      </w:r>
      <w:r w:rsidRPr="00BF56AF">
        <w:rPr>
          <w:b/>
        </w:rPr>
        <w:t>:</w:t>
      </w:r>
      <w:r w:rsidRPr="00BF56AF">
        <w:t xml:space="preserve"> 446-452.</w:t>
      </w:r>
    </w:p>
    <w:p w14:paraId="0D618DBF" w14:textId="77777777" w:rsidR="00BF56AF" w:rsidRPr="00BF56AF" w:rsidRDefault="00BF56AF" w:rsidP="00BF56AF">
      <w:pPr>
        <w:pStyle w:val="EndNoteBibliography"/>
      </w:pPr>
    </w:p>
    <w:p w14:paraId="62055DC3" w14:textId="77777777" w:rsidR="00BF56AF" w:rsidRPr="00BF56AF" w:rsidRDefault="00BF56AF" w:rsidP="00BF56AF">
      <w:pPr>
        <w:pStyle w:val="EndNoteBibliography"/>
        <w:ind w:left="720" w:hanging="720"/>
      </w:pPr>
      <w:r w:rsidRPr="00BF56AF">
        <w:t>10.</w:t>
      </w:r>
      <w:r w:rsidRPr="00BF56AF">
        <w:tab/>
        <w:t xml:space="preserve">Geske A, Zorlu J, Richter DK, Buhl D, Niedermayr A, Immenhauser A. Impact of diagenesis and low grade metamorphosis on isotope (δ26Mg, δ13C, δ18O and 87Sr/86Sr) and elemental (Ca, Mg, Mn, Fe and Sr) signatures of Triassic sabkha dolomites. </w:t>
      </w:r>
      <w:r w:rsidRPr="00BF56AF">
        <w:rPr>
          <w:i/>
        </w:rPr>
        <w:t>Chemical Geology</w:t>
      </w:r>
      <w:r w:rsidRPr="00BF56AF">
        <w:t xml:space="preserve"> 2012, </w:t>
      </w:r>
      <w:r w:rsidRPr="00BF56AF">
        <w:rPr>
          <w:b/>
        </w:rPr>
        <w:t>332-333:</w:t>
      </w:r>
      <w:r w:rsidRPr="00BF56AF">
        <w:t xml:space="preserve"> 45-64.</w:t>
      </w:r>
    </w:p>
    <w:p w14:paraId="074250A7" w14:textId="77777777" w:rsidR="00BF56AF" w:rsidRPr="00BF56AF" w:rsidRDefault="00BF56AF" w:rsidP="00BF56AF">
      <w:pPr>
        <w:pStyle w:val="EndNoteBibliography"/>
      </w:pPr>
    </w:p>
    <w:p w14:paraId="465BCE4D" w14:textId="77777777" w:rsidR="00BF56AF" w:rsidRPr="00BF56AF" w:rsidRDefault="00BF56AF" w:rsidP="00BF56AF">
      <w:pPr>
        <w:pStyle w:val="EndNoteBibliography"/>
        <w:ind w:left="720" w:hanging="720"/>
      </w:pPr>
      <w:r w:rsidRPr="00BF56AF">
        <w:t>11.</w:t>
      </w:r>
      <w:r w:rsidRPr="00BF56AF">
        <w:tab/>
        <w:t xml:space="preserve">Fantle MS, Higgins J. The effects of diagenesis and dolomitization on Ca and Mg isotopes in </w:t>
      </w:r>
      <w:r w:rsidRPr="00BF56AF">
        <w:lastRenderedPageBreak/>
        <w:t xml:space="preserve">marine platform carbonates: Implications for the geochemical cycles of Ca and Mg. </w:t>
      </w:r>
      <w:r w:rsidRPr="00BF56AF">
        <w:rPr>
          <w:i/>
        </w:rPr>
        <w:t>Geochimica et Cosmochimica Acta</w:t>
      </w:r>
      <w:r w:rsidRPr="00BF56AF">
        <w:t xml:space="preserve"> 2014, </w:t>
      </w:r>
      <w:r w:rsidRPr="00BF56AF">
        <w:rPr>
          <w:b/>
        </w:rPr>
        <w:t>142:</w:t>
      </w:r>
      <w:r w:rsidRPr="00BF56AF">
        <w:t xml:space="preserve"> 458-481.</w:t>
      </w:r>
    </w:p>
    <w:p w14:paraId="4791817F" w14:textId="77777777" w:rsidR="00BF56AF" w:rsidRPr="00BF56AF" w:rsidRDefault="00BF56AF" w:rsidP="00BF56AF">
      <w:pPr>
        <w:pStyle w:val="EndNoteBibliography"/>
      </w:pPr>
    </w:p>
    <w:p w14:paraId="0BB9E4BD" w14:textId="77777777" w:rsidR="00BF56AF" w:rsidRPr="00BF56AF" w:rsidRDefault="00BF56AF" w:rsidP="00BF56AF">
      <w:pPr>
        <w:pStyle w:val="EndNoteBibliography"/>
        <w:ind w:left="720" w:hanging="720"/>
      </w:pPr>
      <w:r w:rsidRPr="00BF56AF">
        <w:t>12.</w:t>
      </w:r>
      <w:r w:rsidRPr="00BF56AF">
        <w:tab/>
        <w:t xml:space="preserve">Geske A, Lokier S, Dietzel M, Richter DK, Buhl D, Immenhauser A. Magnesium isotope composition of sabkha porewater and related (Sub-)Recent stoichiometric dolomites, Abu Dhabi (UAE). </w:t>
      </w:r>
      <w:r w:rsidRPr="00BF56AF">
        <w:rPr>
          <w:i/>
        </w:rPr>
        <w:t>Chemical Geology</w:t>
      </w:r>
      <w:r w:rsidRPr="00BF56AF">
        <w:t xml:space="preserve"> 2015, </w:t>
      </w:r>
      <w:r w:rsidRPr="00BF56AF">
        <w:rPr>
          <w:b/>
        </w:rPr>
        <w:t>393-394:</w:t>
      </w:r>
      <w:r w:rsidRPr="00BF56AF">
        <w:t xml:space="preserve"> 112-124.</w:t>
      </w:r>
    </w:p>
    <w:p w14:paraId="20D1639C" w14:textId="77777777" w:rsidR="00BF56AF" w:rsidRPr="00BF56AF" w:rsidRDefault="00BF56AF" w:rsidP="00BF56AF">
      <w:pPr>
        <w:pStyle w:val="EndNoteBibliography"/>
      </w:pPr>
    </w:p>
    <w:p w14:paraId="6C3AB417" w14:textId="77777777" w:rsidR="00BF56AF" w:rsidRPr="00BF56AF" w:rsidRDefault="00BF56AF" w:rsidP="00BF56AF">
      <w:pPr>
        <w:pStyle w:val="EndNoteBibliography"/>
        <w:ind w:left="720" w:hanging="720"/>
      </w:pPr>
      <w:r w:rsidRPr="00BF56AF">
        <w:t>13.</w:t>
      </w:r>
      <w:r w:rsidRPr="00BF56AF">
        <w:tab/>
        <w:t>Hu Z, Hu W, Wang X, Lu Y, Wang L, Liao Z</w:t>
      </w:r>
      <w:r w:rsidRPr="00BF56AF">
        <w:rPr>
          <w:i/>
        </w:rPr>
        <w:t>, et al.</w:t>
      </w:r>
      <w:r w:rsidRPr="00BF56AF">
        <w:t xml:space="preserve"> Resetting of Mg isotopes between calcite and dolomite during burial metamorphism: Outlook of Mg isotopes as geothermometer and seawater proxy. </w:t>
      </w:r>
      <w:r w:rsidRPr="00BF56AF">
        <w:rPr>
          <w:i/>
        </w:rPr>
        <w:t>Geochimica et Cosmochimica Acta</w:t>
      </w:r>
      <w:r w:rsidRPr="00BF56AF">
        <w:t xml:space="preserve"> 2017, </w:t>
      </w:r>
      <w:r w:rsidRPr="00BF56AF">
        <w:rPr>
          <w:b/>
        </w:rPr>
        <w:t>208:</w:t>
      </w:r>
      <w:r w:rsidRPr="00BF56AF">
        <w:t xml:space="preserve"> 24-40.</w:t>
      </w:r>
    </w:p>
    <w:p w14:paraId="7CE66A6C" w14:textId="77777777" w:rsidR="00BF56AF" w:rsidRPr="00BF56AF" w:rsidRDefault="00BF56AF" w:rsidP="00BF56AF">
      <w:pPr>
        <w:pStyle w:val="EndNoteBibliography"/>
      </w:pPr>
    </w:p>
    <w:p w14:paraId="50E58F6F" w14:textId="77777777" w:rsidR="00BF56AF" w:rsidRPr="00BF56AF" w:rsidRDefault="00BF56AF" w:rsidP="00BF56AF">
      <w:pPr>
        <w:pStyle w:val="EndNoteBibliography"/>
        <w:ind w:left="720" w:hanging="720"/>
      </w:pPr>
      <w:r w:rsidRPr="00BF56AF">
        <w:t>14.</w:t>
      </w:r>
      <w:r w:rsidRPr="00BF56AF">
        <w:tab/>
        <w:t xml:space="preserve">Bialik OM, Wang X, Zhao S, Waldmann ND, Frank R, Li W. Mg isotope response to dolomitization in hinterland-attached carbonate platforms: Outlook of δ26Mg as a tracer of basin restriction and seawater Mg/Ca ratio. </w:t>
      </w:r>
      <w:r w:rsidRPr="00BF56AF">
        <w:rPr>
          <w:i/>
        </w:rPr>
        <w:t>Geochimica et Cosmochimica Acta</w:t>
      </w:r>
      <w:r w:rsidRPr="00BF56AF">
        <w:t xml:space="preserve"> 2018, </w:t>
      </w:r>
      <w:r w:rsidRPr="00BF56AF">
        <w:rPr>
          <w:b/>
        </w:rPr>
        <w:t>235:</w:t>
      </w:r>
      <w:r w:rsidRPr="00BF56AF">
        <w:t xml:space="preserve"> 189-207.</w:t>
      </w:r>
    </w:p>
    <w:p w14:paraId="0723975D" w14:textId="77777777" w:rsidR="00BF56AF" w:rsidRPr="00BF56AF" w:rsidRDefault="00BF56AF" w:rsidP="00BF56AF">
      <w:pPr>
        <w:pStyle w:val="EndNoteBibliography"/>
      </w:pPr>
    </w:p>
    <w:p w14:paraId="6FF5BDF2" w14:textId="77777777" w:rsidR="00BF56AF" w:rsidRPr="00BF56AF" w:rsidRDefault="00BF56AF" w:rsidP="00BF56AF">
      <w:pPr>
        <w:pStyle w:val="EndNoteBibliography"/>
        <w:ind w:left="720" w:hanging="720"/>
      </w:pPr>
      <w:r w:rsidRPr="00BF56AF">
        <w:t>15.</w:t>
      </w:r>
      <w:r w:rsidRPr="00BF56AF">
        <w:tab/>
        <w:t>Geske A, Goldstein RH, Mavromatis V, Richter DK, Buhl D, Kluge T</w:t>
      </w:r>
      <w:r w:rsidRPr="00BF56AF">
        <w:rPr>
          <w:i/>
        </w:rPr>
        <w:t>, et al.</w:t>
      </w:r>
      <w:r w:rsidRPr="00BF56AF">
        <w:t xml:space="preserve"> The magnesium isotope (δ26Mg) signature of dolomites. </w:t>
      </w:r>
      <w:r w:rsidRPr="00BF56AF">
        <w:rPr>
          <w:i/>
        </w:rPr>
        <w:t>Geochimica et Cosmochimica Acta</w:t>
      </w:r>
      <w:r w:rsidRPr="00BF56AF">
        <w:t xml:space="preserve"> 2015, </w:t>
      </w:r>
      <w:r w:rsidRPr="00BF56AF">
        <w:rPr>
          <w:b/>
        </w:rPr>
        <w:t>149:</w:t>
      </w:r>
      <w:r w:rsidRPr="00BF56AF">
        <w:t xml:space="preserve"> 131-151.</w:t>
      </w:r>
    </w:p>
    <w:p w14:paraId="1EE91EEE" w14:textId="77777777" w:rsidR="00BF56AF" w:rsidRPr="00BF56AF" w:rsidRDefault="00BF56AF" w:rsidP="00BF56AF">
      <w:pPr>
        <w:pStyle w:val="EndNoteBibliography"/>
      </w:pPr>
    </w:p>
    <w:p w14:paraId="7472AA70" w14:textId="77777777" w:rsidR="00BF56AF" w:rsidRPr="00BF56AF" w:rsidRDefault="00BF56AF" w:rsidP="00BF56AF">
      <w:pPr>
        <w:pStyle w:val="EndNoteBibliography"/>
        <w:ind w:left="720" w:hanging="720"/>
      </w:pPr>
      <w:r w:rsidRPr="00BF56AF">
        <w:t>16.</w:t>
      </w:r>
      <w:r w:rsidRPr="00BF56AF">
        <w:tab/>
        <w:t xml:space="preserve">Higgins JA, Schrag DP. Constraining magnesium cycling in marine sediments using magnesium isotopes. </w:t>
      </w:r>
      <w:r w:rsidRPr="00BF56AF">
        <w:rPr>
          <w:i/>
        </w:rPr>
        <w:t>Geochimica et Cosmochimica Acta</w:t>
      </w:r>
      <w:r w:rsidRPr="00BF56AF">
        <w:t xml:space="preserve"> 2010, </w:t>
      </w:r>
      <w:r w:rsidRPr="00BF56AF">
        <w:rPr>
          <w:b/>
        </w:rPr>
        <w:t>74</w:t>
      </w:r>
      <w:r w:rsidRPr="00BF56AF">
        <w:t>(17)</w:t>
      </w:r>
      <w:r w:rsidRPr="00BF56AF">
        <w:rPr>
          <w:b/>
        </w:rPr>
        <w:t>:</w:t>
      </w:r>
      <w:r w:rsidRPr="00BF56AF">
        <w:t xml:space="preserve"> 5039-5053.</w:t>
      </w:r>
    </w:p>
    <w:p w14:paraId="4C56DD48" w14:textId="77777777" w:rsidR="00BF56AF" w:rsidRPr="00BF56AF" w:rsidRDefault="00BF56AF" w:rsidP="00BF56AF">
      <w:pPr>
        <w:pStyle w:val="EndNoteBibliography"/>
      </w:pPr>
    </w:p>
    <w:p w14:paraId="70D3929F" w14:textId="77777777" w:rsidR="00BF56AF" w:rsidRPr="00BF56AF" w:rsidRDefault="00BF56AF" w:rsidP="00BF56AF">
      <w:pPr>
        <w:pStyle w:val="EndNoteBibliography"/>
        <w:ind w:left="720" w:hanging="720"/>
      </w:pPr>
      <w:r w:rsidRPr="00BF56AF">
        <w:t>17.</w:t>
      </w:r>
      <w:r w:rsidRPr="00BF56AF">
        <w:tab/>
        <w:t>Ning M, Lang X, Huang K, Li C, Huang T, Yuan H</w:t>
      </w:r>
      <w:r w:rsidRPr="00BF56AF">
        <w:rPr>
          <w:i/>
        </w:rPr>
        <w:t>, et al.</w:t>
      </w:r>
      <w:r w:rsidRPr="00BF56AF">
        <w:t xml:space="preserve"> Towards understanding the origin of massive dolostones. </w:t>
      </w:r>
      <w:r w:rsidRPr="00BF56AF">
        <w:rPr>
          <w:i/>
        </w:rPr>
        <w:t>Earth and Planetary Science Letters</w:t>
      </w:r>
      <w:r w:rsidRPr="00BF56AF">
        <w:t xml:space="preserve"> 2020, </w:t>
      </w:r>
      <w:r w:rsidRPr="00BF56AF">
        <w:rPr>
          <w:b/>
        </w:rPr>
        <w:t>545:</w:t>
      </w:r>
      <w:r w:rsidRPr="00BF56AF">
        <w:t xml:space="preserve"> 116403.</w:t>
      </w:r>
    </w:p>
    <w:p w14:paraId="211D747C" w14:textId="77777777" w:rsidR="00BF56AF" w:rsidRPr="00BF56AF" w:rsidRDefault="00BF56AF" w:rsidP="00BF56AF">
      <w:pPr>
        <w:pStyle w:val="EndNoteBibliography"/>
      </w:pPr>
    </w:p>
    <w:p w14:paraId="65CC9885" w14:textId="77777777" w:rsidR="00BF56AF" w:rsidRPr="00BF56AF" w:rsidRDefault="00BF56AF" w:rsidP="00BF56AF">
      <w:pPr>
        <w:pStyle w:val="EndNoteBibliography"/>
        <w:ind w:left="720" w:hanging="720"/>
      </w:pPr>
      <w:r w:rsidRPr="00BF56AF">
        <w:t>18.</w:t>
      </w:r>
      <w:r w:rsidRPr="00BF56AF">
        <w:tab/>
        <w:t>Li W, Bialik OM, Wang X, Yang T, Hu Z, Huang Q</w:t>
      </w:r>
      <w:r w:rsidRPr="00BF56AF">
        <w:rPr>
          <w:i/>
        </w:rPr>
        <w:t>, et al.</w:t>
      </w:r>
      <w:r w:rsidRPr="00BF56AF">
        <w:t xml:space="preserve"> Effects of early diagenesis on Mg isotopes in dolomite: The roles of Mn(IV)-reduction and recrystallization. </w:t>
      </w:r>
      <w:r w:rsidRPr="00BF56AF">
        <w:rPr>
          <w:i/>
        </w:rPr>
        <w:t>Geochimica et Cosmochimica Acta</w:t>
      </w:r>
      <w:r w:rsidRPr="00BF56AF">
        <w:t xml:space="preserve"> 2019, </w:t>
      </w:r>
      <w:r w:rsidRPr="00BF56AF">
        <w:rPr>
          <w:b/>
        </w:rPr>
        <w:t>250:</w:t>
      </w:r>
      <w:r w:rsidRPr="00BF56AF">
        <w:t xml:space="preserve"> 1-17.</w:t>
      </w:r>
    </w:p>
    <w:p w14:paraId="3A43F0A2" w14:textId="77777777" w:rsidR="00BF56AF" w:rsidRPr="00BF56AF" w:rsidRDefault="00BF56AF" w:rsidP="00BF56AF">
      <w:pPr>
        <w:pStyle w:val="EndNoteBibliography"/>
      </w:pPr>
    </w:p>
    <w:p w14:paraId="6D962535" w14:textId="77777777" w:rsidR="00BF56AF" w:rsidRPr="00BF56AF" w:rsidRDefault="00BF56AF" w:rsidP="00BF56AF">
      <w:pPr>
        <w:pStyle w:val="EndNoteBibliography"/>
        <w:ind w:left="720" w:hanging="720"/>
      </w:pPr>
      <w:r w:rsidRPr="00BF56AF">
        <w:t>19.</w:t>
      </w:r>
      <w:r w:rsidRPr="00BF56AF">
        <w:tab/>
        <w:t xml:space="preserve">Blättler CL, Miller NR, Higgins JA. Mg and Ca isotope signatures of authigenic dolomite in siliceous deep-sea sediments. </w:t>
      </w:r>
      <w:r w:rsidRPr="00BF56AF">
        <w:rPr>
          <w:i/>
        </w:rPr>
        <w:t>Earth and Planetary Science Letters</w:t>
      </w:r>
      <w:r w:rsidRPr="00BF56AF">
        <w:t xml:space="preserve"> 2015, </w:t>
      </w:r>
      <w:r w:rsidRPr="00BF56AF">
        <w:rPr>
          <w:b/>
        </w:rPr>
        <w:t>419:</w:t>
      </w:r>
      <w:r w:rsidRPr="00BF56AF">
        <w:t xml:space="preserve"> 32-42.</w:t>
      </w:r>
    </w:p>
    <w:p w14:paraId="0B9A40EE" w14:textId="77777777" w:rsidR="00BF56AF" w:rsidRPr="00BF56AF" w:rsidRDefault="00BF56AF" w:rsidP="00BF56AF">
      <w:pPr>
        <w:pStyle w:val="EndNoteBibliography"/>
      </w:pPr>
    </w:p>
    <w:p w14:paraId="6199A142" w14:textId="77777777" w:rsidR="00BF56AF" w:rsidRPr="00BF56AF" w:rsidRDefault="00BF56AF" w:rsidP="00BF56AF">
      <w:pPr>
        <w:pStyle w:val="EndNoteBibliography"/>
        <w:ind w:left="720" w:hanging="720"/>
      </w:pPr>
      <w:r w:rsidRPr="00BF56AF">
        <w:t>20.</w:t>
      </w:r>
      <w:r w:rsidRPr="00BF56AF">
        <w:tab/>
        <w:t xml:space="preserve">Shalev N, Bontognali TRR, Vance D. Sabkha dolomite as an archive for the magnesium isotope composition of seawater. </w:t>
      </w:r>
      <w:r w:rsidRPr="00BF56AF">
        <w:rPr>
          <w:i/>
        </w:rPr>
        <w:t>Geology</w:t>
      </w:r>
      <w:r w:rsidRPr="00BF56AF">
        <w:t xml:space="preserve"> 2020, </w:t>
      </w:r>
      <w:r w:rsidRPr="00BF56AF">
        <w:rPr>
          <w:b/>
        </w:rPr>
        <w:t>49</w:t>
      </w:r>
      <w:r w:rsidRPr="00BF56AF">
        <w:t>(3)</w:t>
      </w:r>
      <w:r w:rsidRPr="00BF56AF">
        <w:rPr>
          <w:b/>
        </w:rPr>
        <w:t>:</w:t>
      </w:r>
      <w:r w:rsidRPr="00BF56AF">
        <w:t xml:space="preserve"> 253-257.</w:t>
      </w:r>
    </w:p>
    <w:p w14:paraId="00076972" w14:textId="77777777" w:rsidR="00BF56AF" w:rsidRPr="00BF56AF" w:rsidRDefault="00BF56AF" w:rsidP="00BF56AF">
      <w:pPr>
        <w:pStyle w:val="EndNoteBibliography"/>
      </w:pPr>
    </w:p>
    <w:p w14:paraId="35661CBF" w14:textId="77777777" w:rsidR="00BF56AF" w:rsidRPr="00BF56AF" w:rsidRDefault="00BF56AF" w:rsidP="00BF56AF">
      <w:pPr>
        <w:pStyle w:val="EndNoteBibliography"/>
        <w:ind w:left="720" w:hanging="720"/>
      </w:pPr>
      <w:r w:rsidRPr="00BF56AF">
        <w:t>21.</w:t>
      </w:r>
      <w:r w:rsidRPr="00BF56AF">
        <w:tab/>
        <w:t xml:space="preserve">Galy A, Bar-Matthews M, Halicz L, O'Nion RK. Mg isotopic composition of carbonate: insight from speleothem formation. </w:t>
      </w:r>
      <w:r w:rsidRPr="00BF56AF">
        <w:rPr>
          <w:i/>
        </w:rPr>
        <w:t>Earth and Planetary Science Letters</w:t>
      </w:r>
      <w:r w:rsidRPr="00BF56AF">
        <w:t xml:space="preserve"> 2002, </w:t>
      </w:r>
      <w:r w:rsidRPr="00BF56AF">
        <w:rPr>
          <w:b/>
        </w:rPr>
        <w:t>201</w:t>
      </w:r>
      <w:r w:rsidRPr="00BF56AF">
        <w:t>(1)</w:t>
      </w:r>
      <w:r w:rsidRPr="00BF56AF">
        <w:rPr>
          <w:b/>
        </w:rPr>
        <w:t>:</w:t>
      </w:r>
      <w:r w:rsidRPr="00BF56AF">
        <w:t xml:space="preserve"> 105-115.</w:t>
      </w:r>
    </w:p>
    <w:p w14:paraId="51459E29" w14:textId="77777777" w:rsidR="00BF56AF" w:rsidRPr="00BF56AF" w:rsidRDefault="00BF56AF" w:rsidP="00BF56AF">
      <w:pPr>
        <w:pStyle w:val="EndNoteBibliography"/>
      </w:pPr>
    </w:p>
    <w:p w14:paraId="273A9805" w14:textId="77777777" w:rsidR="00BF56AF" w:rsidRPr="00BF56AF" w:rsidRDefault="00BF56AF" w:rsidP="00BF56AF">
      <w:pPr>
        <w:pStyle w:val="EndNoteBibliography"/>
        <w:ind w:left="720" w:hanging="720"/>
      </w:pPr>
      <w:r w:rsidRPr="00BF56AF">
        <w:t>22.</w:t>
      </w:r>
      <w:r w:rsidRPr="00BF56AF">
        <w:tab/>
        <w:t xml:space="preserve">Lavoie D, Jackson S, Girard I. Magnesium isotopes in high-temperature saddle dolomite cements in the lower Paleozoic of Canada. </w:t>
      </w:r>
      <w:r w:rsidRPr="00BF56AF">
        <w:rPr>
          <w:i/>
        </w:rPr>
        <w:t>Sedimentary Geology</w:t>
      </w:r>
      <w:r w:rsidRPr="00BF56AF">
        <w:t xml:space="preserve"> 2014, </w:t>
      </w:r>
      <w:r w:rsidRPr="00BF56AF">
        <w:rPr>
          <w:b/>
        </w:rPr>
        <w:t>305:</w:t>
      </w:r>
      <w:r w:rsidRPr="00BF56AF">
        <w:t xml:space="preserve"> 58-68.</w:t>
      </w:r>
    </w:p>
    <w:p w14:paraId="69EF183F" w14:textId="77777777" w:rsidR="00BF56AF" w:rsidRPr="00BF56AF" w:rsidRDefault="00BF56AF" w:rsidP="00BF56AF">
      <w:pPr>
        <w:pStyle w:val="EndNoteBibliography"/>
      </w:pPr>
    </w:p>
    <w:p w14:paraId="1E2E7610" w14:textId="77777777" w:rsidR="00BF56AF" w:rsidRPr="00BF56AF" w:rsidRDefault="00BF56AF" w:rsidP="00BF56AF">
      <w:pPr>
        <w:pStyle w:val="EndNoteBibliography"/>
        <w:ind w:left="720" w:hanging="720"/>
      </w:pPr>
      <w:r w:rsidRPr="00BF56AF">
        <w:t>23.</w:t>
      </w:r>
      <w:r w:rsidRPr="00BF56AF">
        <w:tab/>
        <w:t xml:space="preserve">Mavromatis V, Meister P, Oelkers EH. Using stable Mg isotopes to distinguish dolomite formation mechanisms: A case study from the Peru Margin. </w:t>
      </w:r>
      <w:r w:rsidRPr="00BF56AF">
        <w:rPr>
          <w:i/>
        </w:rPr>
        <w:t>Chemical Geology</w:t>
      </w:r>
      <w:r w:rsidRPr="00BF56AF">
        <w:t xml:space="preserve"> 2014, </w:t>
      </w:r>
      <w:r w:rsidRPr="00BF56AF">
        <w:rPr>
          <w:b/>
        </w:rPr>
        <w:t>385:</w:t>
      </w:r>
      <w:r w:rsidRPr="00BF56AF">
        <w:t xml:space="preserve"> 84-</w:t>
      </w:r>
      <w:r w:rsidRPr="00BF56AF">
        <w:lastRenderedPageBreak/>
        <w:t>91.</w:t>
      </w:r>
    </w:p>
    <w:p w14:paraId="3B2132AC" w14:textId="77777777" w:rsidR="00BF56AF" w:rsidRPr="00BF56AF" w:rsidRDefault="00BF56AF" w:rsidP="00BF56AF">
      <w:pPr>
        <w:pStyle w:val="EndNoteBibliography"/>
      </w:pPr>
    </w:p>
    <w:p w14:paraId="163DF998" w14:textId="77777777" w:rsidR="00BF56AF" w:rsidRPr="00BF56AF" w:rsidRDefault="00BF56AF" w:rsidP="00BF56AF">
      <w:pPr>
        <w:pStyle w:val="EndNoteBibliography"/>
        <w:ind w:left="720" w:hanging="720"/>
      </w:pPr>
      <w:r w:rsidRPr="00BF56AF">
        <w:t>24.</w:t>
      </w:r>
      <w:r w:rsidRPr="00BF56AF">
        <w:tab/>
        <w:t>Hu Z, Shi Z, Li G, Xia Z, Yi L, Liu C</w:t>
      </w:r>
      <w:r w:rsidRPr="00BF56AF">
        <w:rPr>
          <w:i/>
        </w:rPr>
        <w:t>, et al.</w:t>
      </w:r>
      <w:r w:rsidRPr="00BF56AF">
        <w:t xml:space="preserve"> The Cenozoic Seawater Conundrum: New constraints from Mg isotopes in island dolostones. </w:t>
      </w:r>
      <w:r w:rsidRPr="00BF56AF">
        <w:rPr>
          <w:i/>
        </w:rPr>
        <w:t>Earth and Planetary Science Letters</w:t>
      </w:r>
      <w:r w:rsidRPr="00BF56AF">
        <w:t xml:space="preserve"> 2022, </w:t>
      </w:r>
      <w:r w:rsidRPr="00BF56AF">
        <w:rPr>
          <w:b/>
        </w:rPr>
        <w:t>595:</w:t>
      </w:r>
      <w:r w:rsidRPr="00BF56AF">
        <w:t xml:space="preserve"> 117755.</w:t>
      </w:r>
    </w:p>
    <w:p w14:paraId="3D2AE8BA" w14:textId="77777777" w:rsidR="00BF56AF" w:rsidRPr="00BF56AF" w:rsidRDefault="00BF56AF" w:rsidP="00BF56AF">
      <w:pPr>
        <w:pStyle w:val="EndNoteBibliography"/>
      </w:pPr>
    </w:p>
    <w:p w14:paraId="51D159BF" w14:textId="77777777" w:rsidR="00BF56AF" w:rsidRPr="00BF56AF" w:rsidRDefault="00BF56AF" w:rsidP="00BF56AF">
      <w:pPr>
        <w:pStyle w:val="EndNoteBibliography"/>
        <w:ind w:left="720" w:hanging="720"/>
      </w:pPr>
      <w:r w:rsidRPr="00BF56AF">
        <w:t>25.</w:t>
      </w:r>
      <w:r w:rsidRPr="00BF56AF">
        <w:tab/>
        <w:t xml:space="preserve">Ahm A-SC, Bjerrum CJ, Blättler CL, Swart PK, Higgins JA. Quantifying early marine diagenesis in shallow-water carbonate sediments. </w:t>
      </w:r>
      <w:r w:rsidRPr="00BF56AF">
        <w:rPr>
          <w:i/>
        </w:rPr>
        <w:t>Geochimica et Cosmochimica Acta</w:t>
      </w:r>
      <w:r w:rsidRPr="00BF56AF">
        <w:t xml:space="preserve"> 2018, </w:t>
      </w:r>
      <w:r w:rsidRPr="00BF56AF">
        <w:rPr>
          <w:b/>
        </w:rPr>
        <w:t>236:</w:t>
      </w:r>
      <w:r w:rsidRPr="00BF56AF">
        <w:t xml:space="preserve"> 140-159.</w:t>
      </w:r>
    </w:p>
    <w:p w14:paraId="5316A56A" w14:textId="77777777" w:rsidR="00BF56AF" w:rsidRPr="00BF56AF" w:rsidRDefault="00BF56AF" w:rsidP="00BF56AF">
      <w:pPr>
        <w:pStyle w:val="EndNoteBibliography"/>
      </w:pPr>
    </w:p>
    <w:p w14:paraId="21CF8FE4" w14:textId="77777777" w:rsidR="00BF56AF" w:rsidRPr="00BF56AF" w:rsidRDefault="00BF56AF" w:rsidP="00BF56AF">
      <w:pPr>
        <w:pStyle w:val="EndNoteBibliography"/>
        <w:ind w:left="720" w:hanging="720"/>
      </w:pPr>
      <w:r w:rsidRPr="00BF56AF">
        <w:t>26.</w:t>
      </w:r>
      <w:r w:rsidRPr="00BF56AF">
        <w:tab/>
        <w:t>Higgins JA, Blättler CL, Lundstrom EA, Santiago-Ramos DP, Akhtar AA, Crüger Ahm AS</w:t>
      </w:r>
      <w:r w:rsidRPr="00BF56AF">
        <w:rPr>
          <w:i/>
        </w:rPr>
        <w:t>, et al.</w:t>
      </w:r>
      <w:r w:rsidRPr="00BF56AF">
        <w:t xml:space="preserve"> Mineralogy, early marine diagenesis, and the chemistry of shallow-water carbonate sediments. </w:t>
      </w:r>
      <w:r w:rsidRPr="00BF56AF">
        <w:rPr>
          <w:i/>
        </w:rPr>
        <w:t>Geochimica et Cosmochimica Acta</w:t>
      </w:r>
      <w:r w:rsidRPr="00BF56AF">
        <w:t xml:space="preserve"> 2018, </w:t>
      </w:r>
      <w:r w:rsidRPr="00BF56AF">
        <w:rPr>
          <w:b/>
        </w:rPr>
        <w:t>220:</w:t>
      </w:r>
      <w:r w:rsidRPr="00BF56AF">
        <w:t xml:space="preserve"> 512-534.</w:t>
      </w:r>
    </w:p>
    <w:p w14:paraId="6B32BCC5" w14:textId="77777777" w:rsidR="00BF56AF" w:rsidRPr="00BF56AF" w:rsidRDefault="00BF56AF" w:rsidP="00BF56AF">
      <w:pPr>
        <w:pStyle w:val="EndNoteBibliography"/>
      </w:pPr>
    </w:p>
    <w:p w14:paraId="0090F027" w14:textId="77777777" w:rsidR="00BF56AF" w:rsidRPr="00BF56AF" w:rsidRDefault="00BF56AF" w:rsidP="00BF56AF">
      <w:pPr>
        <w:pStyle w:val="EndNoteBibliography"/>
        <w:ind w:left="720" w:hanging="720"/>
      </w:pPr>
      <w:r w:rsidRPr="00BF56AF">
        <w:t>27.</w:t>
      </w:r>
      <w:r w:rsidRPr="00BF56AF">
        <w:tab/>
        <w:t xml:space="preserve">Kimmig SR, Nadeau MD, Swart PK, Holmden C. Mg and Sr isotopic evidence for basin wide alteration of early diagenetic dolomite in the Williston Basin by ascending crustal fluids. </w:t>
      </w:r>
      <w:r w:rsidRPr="00BF56AF">
        <w:rPr>
          <w:i/>
        </w:rPr>
        <w:t>Geochimica et Cosmochimica Acta</w:t>
      </w:r>
      <w:r w:rsidRPr="00BF56AF">
        <w:t xml:space="preserve"> 2021, </w:t>
      </w:r>
      <w:r w:rsidRPr="00BF56AF">
        <w:rPr>
          <w:b/>
        </w:rPr>
        <w:t>311:</w:t>
      </w:r>
      <w:r w:rsidRPr="00BF56AF">
        <w:t xml:space="preserve"> 198-225.</w:t>
      </w:r>
    </w:p>
    <w:p w14:paraId="32BA4F0D" w14:textId="77777777" w:rsidR="00BF56AF" w:rsidRPr="00BF56AF" w:rsidRDefault="00BF56AF" w:rsidP="00BF56AF">
      <w:pPr>
        <w:pStyle w:val="EndNoteBibliography"/>
      </w:pPr>
    </w:p>
    <w:p w14:paraId="57064060" w14:textId="77777777" w:rsidR="00BF56AF" w:rsidRPr="00BF56AF" w:rsidRDefault="00BF56AF" w:rsidP="00BF56AF">
      <w:pPr>
        <w:pStyle w:val="EndNoteBibliography"/>
        <w:ind w:left="720" w:hanging="720"/>
      </w:pPr>
      <w:r w:rsidRPr="00BF56AF">
        <w:t>28.</w:t>
      </w:r>
      <w:r w:rsidRPr="00BF56AF">
        <w:tab/>
        <w:t>Ning M, Huang K, Lang X, Ma H, Yuan H, Peng Y</w:t>
      </w:r>
      <w:r w:rsidRPr="00BF56AF">
        <w:rPr>
          <w:i/>
        </w:rPr>
        <w:t>, et al.</w:t>
      </w:r>
      <w:r w:rsidRPr="00BF56AF">
        <w:t xml:space="preserve"> Can crystal morphology indicate different generations of dolomites? Evidence from magnesium isotopes. </w:t>
      </w:r>
      <w:r w:rsidRPr="00BF56AF">
        <w:rPr>
          <w:i/>
        </w:rPr>
        <w:t>Chemical Geology</w:t>
      </w:r>
      <w:r w:rsidRPr="00BF56AF">
        <w:t xml:space="preserve"> 2019, </w:t>
      </w:r>
      <w:r w:rsidRPr="00BF56AF">
        <w:rPr>
          <w:b/>
        </w:rPr>
        <w:t>516:</w:t>
      </w:r>
      <w:r w:rsidRPr="00BF56AF">
        <w:t xml:space="preserve"> 1-17.</w:t>
      </w:r>
    </w:p>
    <w:p w14:paraId="301D4A27" w14:textId="77777777" w:rsidR="00BF56AF" w:rsidRPr="00BF56AF" w:rsidRDefault="00BF56AF" w:rsidP="00BF56AF">
      <w:pPr>
        <w:pStyle w:val="EndNoteBibliography"/>
      </w:pPr>
    </w:p>
    <w:p w14:paraId="7927C119" w14:textId="77777777" w:rsidR="00BF56AF" w:rsidRPr="00BF56AF" w:rsidRDefault="00BF56AF" w:rsidP="00BF56AF">
      <w:pPr>
        <w:pStyle w:val="EndNoteBibliography"/>
        <w:ind w:left="720" w:hanging="720"/>
      </w:pPr>
      <w:r w:rsidRPr="00BF56AF">
        <w:t>29.</w:t>
      </w:r>
      <w:r w:rsidRPr="00BF56AF">
        <w:tab/>
        <w:t>Qing H, Qiao Z, Zhang S, Cosford J, Hu A, Liang F</w:t>
      </w:r>
      <w:r w:rsidRPr="00BF56AF">
        <w:rPr>
          <w:i/>
        </w:rPr>
        <w:t>, et al.</w:t>
      </w:r>
      <w:r w:rsidRPr="00BF56AF">
        <w:t xml:space="preserve"> δ26Mg-δ13C-δ18O systems as geochemical tracers for dolomite recrystallization: A case study of lower Ordovician dolomite from Tarim Basin. </w:t>
      </w:r>
      <w:r w:rsidRPr="00BF56AF">
        <w:rPr>
          <w:i/>
        </w:rPr>
        <w:t>Chemical Geology</w:t>
      </w:r>
      <w:r w:rsidRPr="00BF56AF">
        <w:t xml:space="preserve"> 2023, </w:t>
      </w:r>
      <w:r w:rsidRPr="00BF56AF">
        <w:rPr>
          <w:b/>
        </w:rPr>
        <w:t>619:</w:t>
      </w:r>
      <w:r w:rsidRPr="00BF56AF">
        <w:t xml:space="preserve"> 121302.</w:t>
      </w:r>
    </w:p>
    <w:p w14:paraId="6326E644" w14:textId="77777777" w:rsidR="00BF56AF" w:rsidRPr="00BF56AF" w:rsidRDefault="00BF56AF" w:rsidP="00BF56AF">
      <w:pPr>
        <w:pStyle w:val="EndNoteBibliography"/>
      </w:pPr>
    </w:p>
    <w:p w14:paraId="217D8270" w14:textId="77777777" w:rsidR="00BF56AF" w:rsidRPr="00BF56AF" w:rsidRDefault="00BF56AF" w:rsidP="00BF56AF">
      <w:pPr>
        <w:pStyle w:val="EndNoteBibliography"/>
        <w:ind w:left="720" w:hanging="720"/>
      </w:pPr>
      <w:r w:rsidRPr="00BF56AF">
        <w:t>30.</w:t>
      </w:r>
      <w:r w:rsidRPr="00BF56AF">
        <w:tab/>
        <w:t xml:space="preserve">Zhang P, Huang K-J, Luo M, Cai Y, Bao Z. Constraining the terminal Ediacaran seawater chemistry by Mg isotopes in dolostones from the Yangtze Platform, South China. </w:t>
      </w:r>
      <w:r w:rsidRPr="00BF56AF">
        <w:rPr>
          <w:i/>
        </w:rPr>
        <w:t>Precambrian Research</w:t>
      </w:r>
      <w:r w:rsidRPr="00BF56AF">
        <w:t xml:space="preserve"> 2022, </w:t>
      </w:r>
      <w:r w:rsidRPr="00BF56AF">
        <w:rPr>
          <w:b/>
        </w:rPr>
        <w:t>377:</w:t>
      </w:r>
      <w:r w:rsidRPr="00BF56AF">
        <w:t xml:space="preserve"> 106700.</w:t>
      </w:r>
    </w:p>
    <w:p w14:paraId="4C6D849D" w14:textId="77777777" w:rsidR="00BF56AF" w:rsidRPr="00BF56AF" w:rsidRDefault="00BF56AF" w:rsidP="00BF56AF">
      <w:pPr>
        <w:pStyle w:val="EndNoteBibliography"/>
      </w:pPr>
    </w:p>
    <w:p w14:paraId="35582F95" w14:textId="77777777" w:rsidR="00BF56AF" w:rsidRPr="00BF56AF" w:rsidRDefault="00BF56AF" w:rsidP="00BF56AF">
      <w:pPr>
        <w:pStyle w:val="EndNoteBibliography"/>
        <w:ind w:left="720" w:hanging="720"/>
      </w:pPr>
      <w:r w:rsidRPr="00BF56AF">
        <w:t>31.</w:t>
      </w:r>
      <w:r w:rsidRPr="00BF56AF">
        <w:tab/>
        <w:t xml:space="preserve">Hu Z, Han Z, Ma A, Xia Z, Wang L, Li W. The covariation between Mg C isotopes and trace elements in dolostones: Implications for reconstructing the seawater chemistry. </w:t>
      </w:r>
      <w:r w:rsidRPr="00BF56AF">
        <w:rPr>
          <w:i/>
        </w:rPr>
        <w:t>Sedimentary Geology</w:t>
      </w:r>
      <w:r w:rsidRPr="00BF56AF">
        <w:t xml:space="preserve"> 2024, </w:t>
      </w:r>
      <w:r w:rsidRPr="00BF56AF">
        <w:rPr>
          <w:b/>
        </w:rPr>
        <w:t>459</w:t>
      </w:r>
      <w:r w:rsidRPr="00BF56AF">
        <w:t>.</w:t>
      </w:r>
    </w:p>
    <w:p w14:paraId="3E0A3698" w14:textId="77777777" w:rsidR="00BF56AF" w:rsidRPr="00BF56AF" w:rsidRDefault="00BF56AF" w:rsidP="00BF56AF">
      <w:pPr>
        <w:pStyle w:val="EndNoteBibliography"/>
      </w:pPr>
    </w:p>
    <w:p w14:paraId="3C702E1A" w14:textId="132643F8" w:rsidR="006B4ACE" w:rsidRDefault="006B4ACE" w:rsidP="006B4ACE">
      <w:pPr>
        <w:spacing w:line="240" w:lineRule="auto"/>
        <w:rPr>
          <w:rFonts w:eastAsia="等线" w:cs="Times New Roman"/>
          <w:color w:val="000000"/>
          <w:kern w:val="0"/>
          <w:sz w:val="20"/>
          <w:szCs w:val="21"/>
        </w:rPr>
      </w:pPr>
      <w:r>
        <w:rPr>
          <w:rFonts w:eastAsia="等线" w:cs="Times New Roman"/>
          <w:color w:val="000000"/>
          <w:kern w:val="0"/>
          <w:sz w:val="20"/>
          <w:szCs w:val="21"/>
        </w:rPr>
        <w:fldChar w:fldCharType="end"/>
      </w:r>
    </w:p>
    <w:sectPr w:rsidR="006B4ACE">
      <w:endnotePr>
        <w:numFmt w:val="lowerLetter"/>
      </w:endnotePr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D37D2E6" w14:textId="77777777" w:rsidR="007400E0" w:rsidRDefault="007400E0" w:rsidP="006B4ACE">
      <w:pPr>
        <w:spacing w:line="240" w:lineRule="auto"/>
      </w:pPr>
      <w:r>
        <w:separator/>
      </w:r>
    </w:p>
  </w:endnote>
  <w:endnote w:type="continuationSeparator" w:id="0">
    <w:p w14:paraId="3BD06292" w14:textId="77777777" w:rsidR="007400E0" w:rsidRDefault="007400E0" w:rsidP="006B4AC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043E3B8" w14:textId="77777777" w:rsidR="007400E0" w:rsidRDefault="007400E0" w:rsidP="006B4ACE">
      <w:pPr>
        <w:spacing w:line="240" w:lineRule="auto"/>
      </w:pPr>
      <w:r>
        <w:separator/>
      </w:r>
    </w:p>
  </w:footnote>
  <w:footnote w:type="continuationSeparator" w:id="0">
    <w:p w14:paraId="68301FD0" w14:textId="77777777" w:rsidR="007400E0" w:rsidRDefault="007400E0" w:rsidP="006B4ACE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pos w:val="sectEnd"/>
    <w:numFmt w:val="lowerLetter"/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sTAzMTcwNDczNDA1sDBU0lEKTi0uzszPAykwrgUA64Upm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Geoscienc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d2ra0zz6sftfjepreux9ex2v0x9vrspserw&quot;&gt;xiaoW&lt;record-ids&gt;&lt;item&gt;69&lt;/item&gt;&lt;item&gt;164&lt;/item&gt;&lt;item&gt;558&lt;/item&gt;&lt;item&gt;736&lt;/item&gt;&lt;item&gt;741&lt;/item&gt;&lt;item&gt;793&lt;/item&gt;&lt;item&gt;918&lt;/item&gt;&lt;item&gt;922&lt;/item&gt;&lt;item&gt;938&lt;/item&gt;&lt;item&gt;950&lt;/item&gt;&lt;item&gt;952&lt;/item&gt;&lt;item&gt;1212&lt;/item&gt;&lt;item&gt;1213&lt;/item&gt;&lt;item&gt;1242&lt;/item&gt;&lt;item&gt;1243&lt;/item&gt;&lt;item&gt;1245&lt;/item&gt;&lt;item&gt;1247&lt;/item&gt;&lt;item&gt;1249&lt;/item&gt;&lt;item&gt;1339&lt;/item&gt;&lt;item&gt;1340&lt;/item&gt;&lt;item&gt;1341&lt;/item&gt;&lt;item&gt;1347&lt;/item&gt;&lt;item&gt;1348&lt;/item&gt;&lt;item&gt;1435&lt;/item&gt;&lt;item&gt;1469&lt;/item&gt;&lt;item&gt;2177&lt;/item&gt;&lt;item&gt;2468&lt;/item&gt;&lt;item&gt;2988&lt;/item&gt;&lt;item&gt;2989&lt;/item&gt;&lt;item&gt;3243&lt;/item&gt;&lt;item&gt;4565&lt;/item&gt;&lt;/record-ids&gt;&lt;/item&gt;&lt;/Libraries&gt;"/>
  </w:docVars>
  <w:rsids>
    <w:rsidRoot w:val="00E806DA"/>
    <w:rsid w:val="00176C40"/>
    <w:rsid w:val="001A0C12"/>
    <w:rsid w:val="00233216"/>
    <w:rsid w:val="00264DA3"/>
    <w:rsid w:val="00280B73"/>
    <w:rsid w:val="003B3A03"/>
    <w:rsid w:val="00553166"/>
    <w:rsid w:val="005D24F6"/>
    <w:rsid w:val="006B4ACE"/>
    <w:rsid w:val="007400E0"/>
    <w:rsid w:val="0091737A"/>
    <w:rsid w:val="00A36B06"/>
    <w:rsid w:val="00A51029"/>
    <w:rsid w:val="00B37F66"/>
    <w:rsid w:val="00BF56AF"/>
    <w:rsid w:val="00C47A71"/>
    <w:rsid w:val="00D43321"/>
    <w:rsid w:val="00D50E2F"/>
    <w:rsid w:val="00DF2E82"/>
    <w:rsid w:val="00E806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11667BD"/>
  <w15:chartTrackingRefBased/>
  <w15:docId w15:val="{11F9D039-6BC8-4100-8367-C7E329860F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3B3A03"/>
    <w:pPr>
      <w:widowControl w:val="0"/>
      <w:spacing w:line="360" w:lineRule="auto"/>
      <w:jc w:val="both"/>
    </w:pPr>
    <w:rPr>
      <w:rFonts w:ascii="Times New Roman" w:eastAsia="宋体" w:hAnsi="Times New Roman"/>
    </w:rPr>
  </w:style>
  <w:style w:type="paragraph" w:styleId="1">
    <w:name w:val="heading 1"/>
    <w:basedOn w:val="a"/>
    <w:next w:val="a"/>
    <w:link w:val="10"/>
    <w:uiPriority w:val="9"/>
    <w:qFormat/>
    <w:rsid w:val="0091737A"/>
    <w:pPr>
      <w:keepNext/>
      <w:keepLines/>
      <w:outlineLvl w:val="0"/>
    </w:pPr>
    <w:rPr>
      <w:b/>
      <w:bCs/>
      <w:kern w:val="44"/>
      <w:sz w:val="2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91737A"/>
    <w:pPr>
      <w:keepNext/>
      <w:keepLines/>
      <w:outlineLvl w:val="1"/>
    </w:pPr>
    <w:rPr>
      <w:rFonts w:eastAsiaTheme="majorEastAsia" w:cstheme="majorBidi"/>
      <w:b/>
      <w:bCs/>
      <w:sz w:val="24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91737A"/>
    <w:pPr>
      <w:keepNext/>
      <w:keepLines/>
      <w:outlineLvl w:val="2"/>
    </w:pPr>
    <w:rPr>
      <w:b/>
      <w:bCs/>
      <w:sz w:val="24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3">
    <w:name w:val="公式"/>
    <w:basedOn w:val="a"/>
    <w:link w:val="a4"/>
    <w:autoRedefine/>
    <w:qFormat/>
    <w:rsid w:val="0091737A"/>
    <w:pPr>
      <w:tabs>
        <w:tab w:val="left" w:pos="840"/>
        <w:tab w:val="right" w:pos="8190"/>
      </w:tabs>
    </w:pPr>
  </w:style>
  <w:style w:type="character" w:customStyle="1" w:styleId="a4">
    <w:name w:val="公式 字符"/>
    <w:basedOn w:val="a0"/>
    <w:link w:val="a3"/>
    <w:rsid w:val="0091737A"/>
    <w:rPr>
      <w:rFonts w:ascii="Times New Roman" w:eastAsia="宋体" w:hAnsi="Times New Roman"/>
    </w:rPr>
  </w:style>
  <w:style w:type="character" w:customStyle="1" w:styleId="10">
    <w:name w:val="标题 1 字符"/>
    <w:basedOn w:val="a0"/>
    <w:link w:val="1"/>
    <w:uiPriority w:val="9"/>
    <w:rsid w:val="0091737A"/>
    <w:rPr>
      <w:rFonts w:ascii="Times New Roman" w:eastAsia="宋体" w:hAnsi="Times New Roman"/>
      <w:b/>
      <w:bCs/>
      <w:kern w:val="44"/>
      <w:sz w:val="24"/>
      <w:szCs w:val="44"/>
    </w:rPr>
  </w:style>
  <w:style w:type="character" w:customStyle="1" w:styleId="20">
    <w:name w:val="标题 2 字符"/>
    <w:basedOn w:val="a0"/>
    <w:link w:val="2"/>
    <w:uiPriority w:val="9"/>
    <w:rsid w:val="0091737A"/>
    <w:rPr>
      <w:rFonts w:ascii="Times New Roman" w:eastAsiaTheme="majorEastAsia" w:hAnsi="Times New Roman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uiPriority w:val="9"/>
    <w:rsid w:val="0091737A"/>
    <w:rPr>
      <w:rFonts w:ascii="Times New Roman" w:eastAsia="宋体" w:hAnsi="Times New Roman"/>
      <w:b/>
      <w:bCs/>
      <w:sz w:val="24"/>
      <w:szCs w:val="32"/>
    </w:rPr>
  </w:style>
  <w:style w:type="paragraph" w:styleId="a5">
    <w:name w:val="footnote text"/>
    <w:basedOn w:val="a"/>
    <w:link w:val="a6"/>
    <w:uiPriority w:val="99"/>
    <w:semiHidden/>
    <w:unhideWhenUsed/>
    <w:rsid w:val="006B4ACE"/>
    <w:pPr>
      <w:snapToGrid w:val="0"/>
      <w:jc w:val="left"/>
    </w:pPr>
    <w:rPr>
      <w:sz w:val="18"/>
      <w:szCs w:val="18"/>
    </w:rPr>
  </w:style>
  <w:style w:type="character" w:customStyle="1" w:styleId="a6">
    <w:name w:val="脚注文本 字符"/>
    <w:basedOn w:val="a0"/>
    <w:link w:val="a5"/>
    <w:uiPriority w:val="99"/>
    <w:semiHidden/>
    <w:rsid w:val="006B4ACE"/>
    <w:rPr>
      <w:rFonts w:ascii="Times New Roman" w:eastAsia="宋体" w:hAnsi="Times New Roman"/>
      <w:sz w:val="18"/>
      <w:szCs w:val="18"/>
    </w:rPr>
  </w:style>
  <w:style w:type="character" w:styleId="a7">
    <w:name w:val="footnote reference"/>
    <w:basedOn w:val="a0"/>
    <w:uiPriority w:val="99"/>
    <w:semiHidden/>
    <w:unhideWhenUsed/>
    <w:rsid w:val="006B4ACE"/>
    <w:rPr>
      <w:vertAlign w:val="superscript"/>
    </w:rPr>
  </w:style>
  <w:style w:type="paragraph" w:styleId="a8">
    <w:name w:val="endnote text"/>
    <w:basedOn w:val="a"/>
    <w:link w:val="a9"/>
    <w:uiPriority w:val="99"/>
    <w:semiHidden/>
    <w:unhideWhenUsed/>
    <w:rsid w:val="006B4ACE"/>
    <w:pPr>
      <w:snapToGrid w:val="0"/>
      <w:jc w:val="left"/>
    </w:pPr>
  </w:style>
  <w:style w:type="character" w:customStyle="1" w:styleId="a9">
    <w:name w:val="尾注文本 字符"/>
    <w:basedOn w:val="a0"/>
    <w:link w:val="a8"/>
    <w:uiPriority w:val="99"/>
    <w:semiHidden/>
    <w:rsid w:val="006B4ACE"/>
    <w:rPr>
      <w:rFonts w:ascii="Times New Roman" w:eastAsia="宋体" w:hAnsi="Times New Roman"/>
    </w:rPr>
  </w:style>
  <w:style w:type="character" w:styleId="aa">
    <w:name w:val="endnote reference"/>
    <w:basedOn w:val="a0"/>
    <w:uiPriority w:val="99"/>
    <w:semiHidden/>
    <w:unhideWhenUsed/>
    <w:rsid w:val="006B4ACE"/>
    <w:rPr>
      <w:vertAlign w:val="superscript"/>
    </w:rPr>
  </w:style>
  <w:style w:type="paragraph" w:customStyle="1" w:styleId="EndNoteBibliographyTitle">
    <w:name w:val="EndNote Bibliography Title"/>
    <w:basedOn w:val="a"/>
    <w:link w:val="EndNoteBibliographyTitle0"/>
    <w:rsid w:val="006B4ACE"/>
    <w:pPr>
      <w:jc w:val="center"/>
    </w:pPr>
    <w:rPr>
      <w:rFonts w:cs="Times New Rom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6B4ACE"/>
    <w:rPr>
      <w:rFonts w:ascii="Times New Roman" w:eastAsia="宋体" w:hAnsi="Times New Roman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6B4ACE"/>
    <w:pPr>
      <w:spacing w:line="240" w:lineRule="auto"/>
    </w:pPr>
    <w:rPr>
      <w:rFonts w:cs="Times New Rom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6B4ACE"/>
    <w:rPr>
      <w:rFonts w:ascii="Times New Roman" w:eastAsia="宋体" w:hAnsi="Times New Roman" w:cs="Times New Roman"/>
      <w:noProof/>
      <w:sz w:val="20"/>
    </w:rPr>
  </w:style>
  <w:style w:type="character" w:styleId="ab">
    <w:name w:val="Hyperlink"/>
    <w:basedOn w:val="a0"/>
    <w:uiPriority w:val="99"/>
    <w:unhideWhenUsed/>
    <w:rsid w:val="006B4ACE"/>
    <w:rPr>
      <w:color w:val="0563C1" w:themeColor="hyperlink"/>
      <w:u w:val="single"/>
    </w:rPr>
  </w:style>
  <w:style w:type="character" w:styleId="ac">
    <w:name w:val="Unresolved Mention"/>
    <w:basedOn w:val="a0"/>
    <w:uiPriority w:val="99"/>
    <w:semiHidden/>
    <w:unhideWhenUsed/>
    <w:rsid w:val="006B4ACE"/>
    <w:rPr>
      <w:color w:val="605E5C"/>
      <w:shd w:val="clear" w:color="auto" w:fill="E1DFDD"/>
    </w:rPr>
  </w:style>
  <w:style w:type="paragraph" w:styleId="ad">
    <w:name w:val="List Paragraph"/>
    <w:basedOn w:val="a"/>
    <w:uiPriority w:val="34"/>
    <w:qFormat/>
    <w:rsid w:val="00176C40"/>
    <w:pPr>
      <w:ind w:firstLineChars="200" w:firstLine="420"/>
    </w:pPr>
  </w:style>
  <w:style w:type="table" w:styleId="ae">
    <w:name w:val="Table Grid"/>
    <w:basedOn w:val="a1"/>
    <w:uiPriority w:val="39"/>
    <w:rsid w:val="00D50E2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">
    <w:name w:val="header"/>
    <w:basedOn w:val="a"/>
    <w:link w:val="af0"/>
    <w:uiPriority w:val="99"/>
    <w:unhideWhenUsed/>
    <w:rsid w:val="00A36B0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f0">
    <w:name w:val="页眉 字符"/>
    <w:basedOn w:val="a0"/>
    <w:link w:val="af"/>
    <w:uiPriority w:val="99"/>
    <w:rsid w:val="00A36B06"/>
    <w:rPr>
      <w:rFonts w:ascii="Times New Roman" w:eastAsia="宋体" w:hAnsi="Times New Roman"/>
      <w:sz w:val="18"/>
      <w:szCs w:val="18"/>
    </w:rPr>
  </w:style>
  <w:style w:type="paragraph" w:styleId="af1">
    <w:name w:val="footer"/>
    <w:basedOn w:val="a"/>
    <w:link w:val="af2"/>
    <w:uiPriority w:val="99"/>
    <w:unhideWhenUsed/>
    <w:rsid w:val="00A36B06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af2">
    <w:name w:val="页脚 字符"/>
    <w:basedOn w:val="a0"/>
    <w:link w:val="af1"/>
    <w:uiPriority w:val="99"/>
    <w:rsid w:val="00A36B06"/>
    <w:rPr>
      <w:rFonts w:ascii="Times New Roman" w:eastAsia="宋体" w:hAnsi="Times New Roman"/>
      <w:sz w:val="18"/>
      <w:szCs w:val="18"/>
    </w:rPr>
  </w:style>
  <w:style w:type="table" w:customStyle="1" w:styleId="11">
    <w:name w:val="网格型1"/>
    <w:basedOn w:val="a1"/>
    <w:next w:val="ae"/>
    <w:uiPriority w:val="39"/>
    <w:rsid w:val="00A36B0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68042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54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903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056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681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857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220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356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89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32EE5F6-7542-4B3D-8401-0BA3D49E7D7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8</TotalTime>
  <Pages>5</Pages>
  <Words>7086</Words>
  <Characters>40395</Characters>
  <Application>Microsoft Office Word</Application>
  <DocSecurity>0</DocSecurity>
  <Lines>336</Lines>
  <Paragraphs>94</Paragraphs>
  <ScaleCrop>false</ScaleCrop>
  <Company/>
  <LinksUpToDate>false</LinksUpToDate>
  <CharactersWithSpaces>473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aoW</dc:creator>
  <cp:keywords/>
  <dc:description/>
  <cp:lastModifiedBy>xiaoW</cp:lastModifiedBy>
  <cp:revision>6</cp:revision>
  <dcterms:created xsi:type="dcterms:W3CDTF">2024-01-02T05:30:00Z</dcterms:created>
  <dcterms:modified xsi:type="dcterms:W3CDTF">2024-03-27T06:42:00Z</dcterms:modified>
</cp:coreProperties>
</file>